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096ABF" w:rsidRDefault="001E3BDD" w:rsidP="00096ABF">
      <w:pPr>
        <w:pStyle w:val="Title"/>
        <w:ind w:firstLine="0"/>
        <w:jc w:val="left"/>
        <w:rPr>
          <w:b/>
        </w:rPr>
      </w:pPr>
      <w:r>
        <w:rPr>
          <w:noProof/>
          <w:lang w:val="en-US" w:eastAsia="en-US"/>
        </w:rPr>
        <w:drawing>
          <wp:anchor distT="0" distB="0" distL="114300" distR="114300" simplePos="0" relativeHeight="251656192" behindDoc="0" locked="0" layoutInCell="1" allowOverlap="1">
            <wp:simplePos x="0" y="0"/>
            <wp:positionH relativeFrom="column">
              <wp:posOffset>4197764</wp:posOffset>
            </wp:positionH>
            <wp:positionV relativeFrom="page">
              <wp:posOffset>899160</wp:posOffset>
            </wp:positionV>
            <wp:extent cx="1401445" cy="719455"/>
            <wp:effectExtent l="0" t="0" r="8255" b="4445"/>
            <wp:wrapNone/>
            <wp:docPr id="7" name="Picture 7" descr="C:\Users\Geraldo\AppData\Local\Microsoft\Windows\INetCache\Content.Word\pesc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raldo\AppData\Local\Microsoft\Windows\INetCache\Content.Word\pesc 1.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1445" cy="719455"/>
                    </a:xfrm>
                    <a:prstGeom prst="rect">
                      <a:avLst/>
                    </a:prstGeom>
                    <a:noFill/>
                    <a:ln>
                      <a:noFill/>
                    </a:ln>
                  </pic:spPr>
                </pic:pic>
              </a:graphicData>
            </a:graphic>
          </wp:anchor>
        </w:drawing>
      </w:r>
      <w:r w:rsidRPr="001E3BDD">
        <w:rPr>
          <w:noProof/>
          <w:lang w:val="en-US" w:eastAsia="en-US"/>
        </w:rPr>
        <w:drawing>
          <wp:anchor distT="0" distB="0" distL="114300" distR="114300" simplePos="0" relativeHeight="251658240" behindDoc="0" locked="0" layoutInCell="1" allowOverlap="1">
            <wp:simplePos x="0" y="0"/>
            <wp:positionH relativeFrom="column">
              <wp:posOffset>-607</wp:posOffset>
            </wp:positionH>
            <wp:positionV relativeFrom="paragraph">
              <wp:posOffset>-1629</wp:posOffset>
            </wp:positionV>
            <wp:extent cx="1717200" cy="720000"/>
            <wp:effectExtent l="0" t="0" r="0" b="4445"/>
            <wp:wrapNone/>
            <wp:docPr id="6" name="Picture 6" descr="C:\Users\Geraldo\AppData\Local\Microsoft\Windows\INetCache\Content.Word\COPPE horiz completa cor 6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eraldo\AppData\Local\Microsoft\Windows\INetCache\Content.Word\COPPE horiz completa cor 600dpi.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17200" cy="720000"/>
                    </a:xfrm>
                    <a:prstGeom prst="rect">
                      <a:avLst/>
                    </a:prstGeom>
                    <a:noFill/>
                    <a:ln>
                      <a:noFill/>
                    </a:ln>
                  </pic:spPr>
                </pic:pic>
              </a:graphicData>
            </a:graphic>
            <wp14:sizeRelH relativeFrom="margin">
              <wp14:pctWidth>0</wp14:pctWidth>
            </wp14:sizeRelH>
            <wp14:sizeRelV relativeFrom="margin">
              <wp14:pctHeight>0</wp14:pctHeight>
            </wp14:sizeRelV>
          </wp:anchor>
        </w:drawing>
      </w:r>
      <w:r>
        <w:tab/>
      </w:r>
      <w:r>
        <w:tab/>
      </w:r>
      <w:r>
        <w:tab/>
      </w:r>
      <w:r>
        <w:tab/>
      </w:r>
      <w:r>
        <w:tab/>
      </w:r>
      <w:r>
        <w:tab/>
      </w:r>
    </w:p>
    <w:p w:rsidR="001E3BDD" w:rsidRDefault="001E3BDD" w:rsidP="00096ABF">
      <w:pPr>
        <w:pStyle w:val="Title"/>
        <w:ind w:firstLine="0"/>
        <w:jc w:val="left"/>
        <w:rPr>
          <w:b/>
        </w:rPr>
      </w:pPr>
      <w:r w:rsidRPr="001E3BDD">
        <w:rPr>
          <w:noProof/>
          <w:lang w:val="en-US" w:eastAsia="en-US"/>
        </w:rPr>
        <w:drawing>
          <wp:anchor distT="0" distB="0" distL="114300" distR="114300" simplePos="0" relativeHeight="251660288" behindDoc="0" locked="0" layoutInCell="1" allowOverlap="1">
            <wp:simplePos x="0" y="0"/>
            <wp:positionH relativeFrom="column">
              <wp:posOffset>1417927</wp:posOffset>
            </wp:positionH>
            <wp:positionV relativeFrom="paragraph">
              <wp:posOffset>254027</wp:posOffset>
            </wp:positionV>
            <wp:extent cx="2974533" cy="881779"/>
            <wp:effectExtent l="0" t="0" r="0" b="0"/>
            <wp:wrapNone/>
            <wp:docPr id="8" name="Picture 8" descr="C:\Users\Geraldo\AppData\Local\Microsoft\Windows\INetCache\Content.Word\LUDES_P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raldo\AppData\Local\Microsoft\Windows\INetCache\Content.Word\LUDES_PP-03.png"/>
                    <pic:cNvPicPr>
                      <a:picLocks noChangeAspect="1" noChangeArrowheads="1"/>
                    </pic:cNvPicPr>
                  </pic:nvPicPr>
                  <pic:blipFill>
                    <a:blip r:embed="rId10" cstate="print">
                      <a:extLst>
                        <a:ext uri="{28A0092B-C50C-407E-A947-70E740481C1C}">
                          <a14:useLocalDpi xmlns:a14="http://schemas.microsoft.com/office/drawing/2010/main" val="0"/>
                        </a:ext>
                      </a:extLst>
                    </a:blip>
                    <a:srcRect r="5722"/>
                    <a:stretch>
                      <a:fillRect/>
                    </a:stretch>
                  </pic:blipFill>
                  <pic:spPr bwMode="auto">
                    <a:xfrm>
                      <a:off x="0" y="0"/>
                      <a:ext cx="2974533" cy="88177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E3BDD" w:rsidRDefault="001E3BDD" w:rsidP="00096ABF">
      <w:pPr>
        <w:pStyle w:val="Title"/>
        <w:ind w:firstLine="0"/>
        <w:jc w:val="left"/>
        <w:rPr>
          <w:b/>
        </w:rPr>
      </w:pPr>
    </w:p>
    <w:p w:rsidR="001E3BDD" w:rsidRDefault="001E3BDD" w:rsidP="00096ABF">
      <w:pPr>
        <w:pStyle w:val="Title"/>
        <w:ind w:firstLine="0"/>
        <w:jc w:val="left"/>
        <w:rPr>
          <w:b/>
        </w:rPr>
      </w:pPr>
    </w:p>
    <w:p w:rsidR="00096ABF" w:rsidRPr="00811760" w:rsidRDefault="00096ABF" w:rsidP="00096ABF">
      <w:pPr>
        <w:pStyle w:val="Title"/>
        <w:ind w:firstLine="0"/>
        <w:jc w:val="left"/>
        <w:rPr>
          <w:rFonts w:ascii="Calibri Light" w:hAnsi="Calibri Light" w:cs="Calibri Light"/>
          <w:b/>
        </w:rPr>
      </w:pPr>
      <w:r w:rsidRPr="00811760">
        <w:rPr>
          <w:rFonts w:ascii="Calibri Light" w:hAnsi="Calibri Light" w:cs="Calibri Light"/>
          <w:b/>
        </w:rPr>
        <w:t>O Que São Jogos</w:t>
      </w:r>
    </w:p>
    <w:p w:rsidR="00096ABF" w:rsidRDefault="00096ABF" w:rsidP="00096ABF">
      <w:pPr>
        <w:pStyle w:val="Subtitle"/>
      </w:pPr>
      <w:r>
        <w:t>Uma introdução ao objeto de Estudo do LUDES</w:t>
      </w:r>
    </w:p>
    <w:p w:rsidR="00096ABF" w:rsidRDefault="00096ABF" w:rsidP="00096ABF">
      <w:pPr>
        <w:pStyle w:val="Subtitle"/>
      </w:pPr>
    </w:p>
    <w:p w:rsidR="001E3BDD" w:rsidRDefault="00096ABF" w:rsidP="00AE4981">
      <w:pPr>
        <w:pStyle w:val="Subtitle"/>
        <w:ind w:firstLine="0"/>
        <w:jc w:val="left"/>
      </w:pPr>
      <w:r w:rsidRPr="00196E36">
        <w:t>Geraldo Xexéo</w:t>
      </w:r>
      <w:r w:rsidR="00AE4981">
        <w:t xml:space="preserve">, </w:t>
      </w:r>
      <w:r w:rsidR="00936EA5">
        <w:t xml:space="preserve">AIRINE CARMO, AUGUSTO ACIOLI, </w:t>
      </w:r>
      <w:r w:rsidR="00AE4981">
        <w:t>bernardo</w:t>
      </w:r>
      <w:r w:rsidR="00AD5328">
        <w:t xml:space="preserve"> </w:t>
      </w:r>
      <w:r w:rsidR="00637A27">
        <w:t>TAUCEI</w:t>
      </w:r>
      <w:r w:rsidR="00AE4981">
        <w:t>, Claudio Dipolitto, eduardo mangeli, joshua kri</w:t>
      </w:r>
      <w:r w:rsidR="00936EA5">
        <w:t>T</w:t>
      </w:r>
      <w:r w:rsidR="00AE4981">
        <w:t>z, lui</w:t>
      </w:r>
      <w:r w:rsidR="00936EA5">
        <w:t xml:space="preserve">s felipe </w:t>
      </w:r>
      <w:r w:rsidR="00637A27">
        <w:t xml:space="preserve">COIMBRA </w:t>
      </w:r>
      <w:r w:rsidR="00936EA5">
        <w:t>COSTA, MARCELO AREAS, rafael monclar, RENAN GARROT, TADEU CLASSE</w:t>
      </w:r>
      <w:r w:rsidR="00637A27">
        <w:t xml:space="preserve">, VITOR </w:t>
      </w:r>
      <w:r w:rsidR="00A93C70">
        <w:t>AZEVEDO</w:t>
      </w:r>
    </w:p>
    <w:p w:rsidR="00AE4981" w:rsidRDefault="00AE4981" w:rsidP="00AE4981"/>
    <w:p w:rsidR="00EF3CF3" w:rsidRPr="00EF3CF3" w:rsidRDefault="00EF3CF3" w:rsidP="00EF3CF3">
      <w:r w:rsidRPr="00EF3CF3">
        <w:t>Relatório Técnico do LUDES 2017/01</w:t>
      </w:r>
    </w:p>
    <w:p w:rsidR="001E3BDD" w:rsidRPr="00EF3CF3" w:rsidRDefault="00EF3CF3" w:rsidP="001E3BDD">
      <w:r w:rsidRPr="00EF3CF3">
        <w:t xml:space="preserve">Relatório Técnico do PESC </w:t>
      </w:r>
      <w:r w:rsidR="00637A27">
        <w:t>752</w:t>
      </w:r>
    </w:p>
    <w:p w:rsidR="001E3BDD" w:rsidRPr="00EF3CF3" w:rsidRDefault="001E3BDD" w:rsidP="001E3BDD"/>
    <w:p w:rsidR="001E3BDD" w:rsidRPr="00EF3CF3" w:rsidRDefault="001E3BDD" w:rsidP="001E3BDD"/>
    <w:p w:rsidR="001E3BDD" w:rsidRPr="00EF3CF3" w:rsidRDefault="001E3BDD" w:rsidP="001E3BDD">
      <w:pPr>
        <w:pStyle w:val="Picture"/>
      </w:pPr>
    </w:p>
    <w:p w:rsidR="00096ABF" w:rsidRPr="00EF3CF3" w:rsidRDefault="00096ABF" w:rsidP="001E3BDD">
      <w:pPr>
        <w:pStyle w:val="Picture"/>
      </w:pPr>
    </w:p>
    <w:p w:rsidR="00511FFE" w:rsidRPr="00936EA5" w:rsidRDefault="00511FFE" w:rsidP="001E3BDD">
      <w:pPr>
        <w:pStyle w:val="Picture"/>
        <w:rPr>
          <w:i/>
          <w:iCs/>
          <w:color w:val="000000"/>
          <w:sz w:val="36"/>
          <w:szCs w:val="36"/>
          <w:shd w:val="clear" w:color="auto" w:fill="FFFFFF"/>
        </w:rPr>
      </w:pPr>
    </w:p>
    <w:p w:rsidR="00511FFE" w:rsidRPr="00936EA5" w:rsidRDefault="00511FFE" w:rsidP="001E3BDD">
      <w:pPr>
        <w:pStyle w:val="Picture"/>
        <w:rPr>
          <w:i/>
          <w:iCs/>
          <w:color w:val="000000"/>
          <w:sz w:val="36"/>
          <w:szCs w:val="36"/>
          <w:shd w:val="clear" w:color="auto" w:fill="FFFFFF"/>
        </w:rPr>
      </w:pPr>
    </w:p>
    <w:p w:rsidR="00511FFE" w:rsidRPr="00936EA5" w:rsidRDefault="00511FFE" w:rsidP="001E3BDD">
      <w:pPr>
        <w:pStyle w:val="Picture"/>
        <w:rPr>
          <w:i/>
          <w:iCs/>
          <w:color w:val="000000"/>
          <w:sz w:val="36"/>
          <w:szCs w:val="36"/>
          <w:shd w:val="clear" w:color="auto" w:fill="FFFFFF"/>
        </w:rPr>
      </w:pPr>
    </w:p>
    <w:p w:rsidR="00511FFE" w:rsidRPr="00936EA5" w:rsidRDefault="00511FFE" w:rsidP="001E3BDD">
      <w:pPr>
        <w:pStyle w:val="Picture"/>
        <w:rPr>
          <w:i/>
          <w:iCs/>
          <w:color w:val="000000"/>
          <w:sz w:val="36"/>
          <w:szCs w:val="36"/>
          <w:shd w:val="clear" w:color="auto" w:fill="FFFFFF"/>
        </w:rPr>
      </w:pPr>
    </w:p>
    <w:p w:rsidR="00511FFE" w:rsidRPr="00936EA5" w:rsidRDefault="00511FFE" w:rsidP="001E3BDD">
      <w:pPr>
        <w:pStyle w:val="Picture"/>
        <w:rPr>
          <w:i/>
          <w:iCs/>
          <w:color w:val="000000"/>
          <w:sz w:val="36"/>
          <w:szCs w:val="36"/>
          <w:shd w:val="clear" w:color="auto" w:fill="FFFFFF"/>
        </w:rPr>
      </w:pPr>
    </w:p>
    <w:p w:rsidR="00511FFE" w:rsidRPr="00936EA5" w:rsidRDefault="00511FFE" w:rsidP="00E9384D">
      <w:pPr>
        <w:pStyle w:val="Picture"/>
        <w:rPr>
          <w:i/>
          <w:iCs/>
          <w:color w:val="000000"/>
          <w:sz w:val="36"/>
          <w:szCs w:val="36"/>
          <w:shd w:val="clear" w:color="auto" w:fill="FFFFFF"/>
        </w:rPr>
      </w:pPr>
    </w:p>
    <w:p w:rsidR="001E3BDD" w:rsidRPr="00511FFE" w:rsidRDefault="00511FFE" w:rsidP="00E9384D">
      <w:pPr>
        <w:pStyle w:val="Picture"/>
        <w:rPr>
          <w:i/>
          <w:iCs/>
          <w:color w:val="000000"/>
          <w:sz w:val="36"/>
          <w:szCs w:val="36"/>
          <w:shd w:val="clear" w:color="auto" w:fill="FFFFFF"/>
          <w:lang w:val="en-US"/>
        </w:rPr>
      </w:pPr>
      <w:r w:rsidRPr="00511FFE">
        <w:rPr>
          <w:i/>
          <w:iCs/>
          <w:color w:val="000000"/>
          <w:sz w:val="36"/>
          <w:szCs w:val="36"/>
          <w:shd w:val="clear" w:color="auto" w:fill="FFFFFF"/>
          <w:lang w:val="en-US"/>
        </w:rPr>
        <w:t>“lude et age conceptiones tuas”</w:t>
      </w:r>
    </w:p>
    <w:p w:rsidR="00E9384D" w:rsidRPr="00936EA5" w:rsidRDefault="00E9384D" w:rsidP="00E9384D">
      <w:pPr>
        <w:pStyle w:val="Picture"/>
        <w:tabs>
          <w:tab w:val="center" w:pos="4419"/>
          <w:tab w:val="left" w:pos="6386"/>
        </w:tabs>
        <w:rPr>
          <w:i/>
          <w:iCs/>
          <w:color w:val="000000"/>
          <w:sz w:val="36"/>
          <w:szCs w:val="36"/>
          <w:shd w:val="clear" w:color="auto" w:fill="FFFFFF"/>
          <w:lang w:val="en-US"/>
        </w:rPr>
      </w:pPr>
      <w:r w:rsidRPr="00936EA5">
        <w:rPr>
          <w:i/>
          <w:iCs/>
          <w:color w:val="000000"/>
          <w:sz w:val="36"/>
          <w:szCs w:val="36"/>
          <w:shd w:val="clear" w:color="auto" w:fill="FFFFFF"/>
          <w:lang w:val="en-US"/>
        </w:rPr>
        <w:t xml:space="preserve">Liber Ecclesiasticus, </w:t>
      </w:r>
      <w:r w:rsidR="00511FFE" w:rsidRPr="00936EA5">
        <w:rPr>
          <w:i/>
          <w:iCs/>
          <w:color w:val="000000"/>
          <w:sz w:val="36"/>
          <w:szCs w:val="36"/>
          <w:shd w:val="clear" w:color="auto" w:fill="FFFFFF"/>
          <w:lang w:val="en-US"/>
        </w:rPr>
        <w:t>32:15-16</w:t>
      </w:r>
    </w:p>
    <w:p w:rsidR="00511FFE" w:rsidRPr="00936EA5" w:rsidRDefault="00E9384D" w:rsidP="00E9384D">
      <w:pPr>
        <w:pStyle w:val="Picture"/>
        <w:tabs>
          <w:tab w:val="center" w:pos="4419"/>
          <w:tab w:val="left" w:pos="6386"/>
        </w:tabs>
        <w:rPr>
          <w:lang w:val="en-US"/>
        </w:rPr>
      </w:pPr>
      <w:r w:rsidRPr="00936EA5">
        <w:rPr>
          <w:i/>
          <w:iCs/>
          <w:color w:val="000000"/>
          <w:sz w:val="36"/>
          <w:szCs w:val="36"/>
          <w:shd w:val="clear" w:color="auto" w:fill="FFFFFF"/>
          <w:lang w:val="en-US"/>
        </w:rPr>
        <w:t>(Vulgata Latina)</w:t>
      </w:r>
    </w:p>
    <w:p w:rsidR="00096ABF" w:rsidRPr="00936EA5" w:rsidRDefault="00096ABF" w:rsidP="00096ABF">
      <w:pPr>
        <w:rPr>
          <w:lang w:val="en-US"/>
        </w:rPr>
      </w:pPr>
      <w:r w:rsidRPr="00936EA5">
        <w:rPr>
          <w:lang w:val="en-US"/>
        </w:rPr>
        <w:br w:type="page"/>
      </w:r>
    </w:p>
    <w:p w:rsidR="00A475F6" w:rsidRPr="00AE4981" w:rsidRDefault="00A475F6" w:rsidP="00A475F6">
      <w:pPr>
        <w:pStyle w:val="AbstractTitle"/>
        <w:rPr>
          <w:lang w:val="en-US"/>
        </w:rPr>
      </w:pPr>
      <w:r w:rsidRPr="00AE4981">
        <w:rPr>
          <w:lang w:val="en-US"/>
        </w:rPr>
        <w:t>Abstract</w:t>
      </w:r>
    </w:p>
    <w:p w:rsidR="00A475F6" w:rsidRPr="00A475F6" w:rsidRDefault="00A475F6" w:rsidP="00A475F6">
      <w:pPr>
        <w:pStyle w:val="Abstract"/>
      </w:pPr>
      <w:r w:rsidRPr="00A475F6">
        <w:t>This technical report aims at the formal definition of the object of study of the Laboratory of Ludology, Engineering and Simulation (LUDES), established in the System Engineering and Computing</w:t>
      </w:r>
      <w:r>
        <w:t xml:space="preserve"> Program</w:t>
      </w:r>
      <w:r w:rsidRPr="00A475F6">
        <w:t>.</w:t>
      </w:r>
    </w:p>
    <w:p w:rsidR="00A475F6" w:rsidRPr="00A475F6" w:rsidRDefault="00A475F6" w:rsidP="00A475F6">
      <w:pPr>
        <w:pStyle w:val="Abstract"/>
      </w:pPr>
      <w:r w:rsidRPr="00A475F6">
        <w:t>Ludology is the study of games. This study</w:t>
      </w:r>
      <w:r>
        <w:t xml:space="preserve"> would compete for</w:t>
      </w:r>
      <w:r w:rsidRPr="00A475F6">
        <w:t xml:space="preserve"> the name "Game Theory", already established in Mathematics and Economics. In the literature, other names are also </w:t>
      </w:r>
      <w:r>
        <w:t>adopted</w:t>
      </w:r>
      <w:r w:rsidRPr="00A475F6">
        <w:t>, such as "Theory of Games" or "Game Studies". Each of these terms has preference in specific areas</w:t>
      </w:r>
      <w:r>
        <w:t xml:space="preserve"> of studies</w:t>
      </w:r>
      <w:r w:rsidRPr="00A475F6">
        <w:t xml:space="preserve">. In sociology and in feminist studies it is common to find the term "Game Studies", and self-styled </w:t>
      </w:r>
      <w:proofErr w:type="spellStart"/>
      <w:r w:rsidRPr="00A475F6">
        <w:t>ludologists</w:t>
      </w:r>
      <w:proofErr w:type="spellEnd"/>
      <w:r w:rsidRPr="00A475F6">
        <w:t xml:space="preserve"> are more closely linked </w:t>
      </w:r>
      <w:r w:rsidR="00E07008" w:rsidRPr="00A475F6">
        <w:t>to video</w:t>
      </w:r>
      <w:r w:rsidRPr="00A475F6">
        <w:t xml:space="preserve"> game </w:t>
      </w:r>
      <w:r w:rsidR="00196E36">
        <w:t>studies</w:t>
      </w:r>
      <w:r w:rsidRPr="00A475F6">
        <w:t xml:space="preserve"> or specific controversies with game </w:t>
      </w:r>
      <w:proofErr w:type="spellStart"/>
      <w:r w:rsidRPr="00A475F6">
        <w:t>narratologists</w:t>
      </w:r>
      <w:proofErr w:type="spellEnd"/>
      <w:r w:rsidRPr="00A475F6">
        <w:t>.</w:t>
      </w:r>
    </w:p>
    <w:p w:rsidR="00A475F6" w:rsidRPr="00A475F6" w:rsidRDefault="00A475F6" w:rsidP="00A475F6">
      <w:pPr>
        <w:pStyle w:val="Abstract"/>
      </w:pPr>
      <w:r w:rsidRPr="00A475F6">
        <w:t xml:space="preserve">The objective of LUDES is to study games, serious and entertaining, and </w:t>
      </w:r>
      <w:r w:rsidR="00196E36">
        <w:t>their</w:t>
      </w:r>
      <w:r w:rsidRPr="00A475F6">
        <w:t xml:space="preserve"> application</w:t>
      </w:r>
      <w:r w:rsidR="00196E36">
        <w:t>s</w:t>
      </w:r>
      <w:r w:rsidRPr="00A475F6">
        <w:t>, focusing on the use of typical techniques of Engineering, mainly Software and Computing</w:t>
      </w:r>
      <w:r>
        <w:t xml:space="preserve"> </w:t>
      </w:r>
      <w:r w:rsidRPr="00A475F6">
        <w:t>Engineering.</w:t>
      </w:r>
    </w:p>
    <w:p w:rsidR="00A475F6" w:rsidRPr="00A475F6" w:rsidRDefault="00A475F6" w:rsidP="00A475F6">
      <w:pPr>
        <w:pStyle w:val="Abstract"/>
      </w:pPr>
      <w:r w:rsidRPr="00A475F6">
        <w:t>It is not easy to define games. However, in this text we do not want to define games in general, but games as object of Ludes' study. For this</w:t>
      </w:r>
      <w:r w:rsidR="00196E36">
        <w:t xml:space="preserve">, we propose </w:t>
      </w:r>
      <w:r w:rsidR="00BD1D68">
        <w:t>four</w:t>
      </w:r>
      <w:r w:rsidR="00196E36">
        <w:t xml:space="preserve"> definitions</w:t>
      </w:r>
      <w:r w:rsidRPr="00A475F6">
        <w:t>: the ideal-game, the game-activit</w:t>
      </w:r>
      <w:r w:rsidR="00BD1D68">
        <w:t xml:space="preserve">y, </w:t>
      </w:r>
      <w:r w:rsidRPr="00A475F6">
        <w:t>the game-artifact</w:t>
      </w:r>
      <w:r w:rsidR="00BD1D68">
        <w:t xml:space="preserve"> and the game-match</w:t>
      </w:r>
      <w:r w:rsidRPr="00A475F6">
        <w:t>. This already shows the various interpretations that can be given to the word game.</w:t>
      </w:r>
    </w:p>
    <w:p w:rsidR="00096ABF" w:rsidRPr="00A475F6" w:rsidRDefault="00096ABF" w:rsidP="00A475F6">
      <w:pPr>
        <w:pStyle w:val="AbstractTitle"/>
      </w:pPr>
      <w:r w:rsidRPr="00A475F6">
        <w:t>Resumo</w:t>
      </w:r>
    </w:p>
    <w:p w:rsidR="00096ABF" w:rsidRPr="00A475F6" w:rsidRDefault="00096ABF" w:rsidP="00A475F6">
      <w:pPr>
        <w:pStyle w:val="Abstract"/>
        <w:rPr>
          <w:lang w:val="pt-BR"/>
        </w:rPr>
      </w:pPr>
      <w:r w:rsidRPr="00A475F6">
        <w:rPr>
          <w:lang w:val="pt-BR"/>
        </w:rPr>
        <w:t xml:space="preserve">Esse relatório técnico tem como finalidade a definição formal do objeto de estudo do Laboratório de </w:t>
      </w:r>
      <w:proofErr w:type="spellStart"/>
      <w:r w:rsidRPr="00A475F6">
        <w:rPr>
          <w:lang w:val="pt-BR"/>
        </w:rPr>
        <w:t>Ludologia</w:t>
      </w:r>
      <w:proofErr w:type="spellEnd"/>
      <w:r w:rsidRPr="00A475F6">
        <w:rPr>
          <w:lang w:val="pt-BR"/>
        </w:rPr>
        <w:t>, Engenharia e Simulação (LUDES), estabelecido no Programa de Engenharia de Sistema e Computação.</w:t>
      </w:r>
    </w:p>
    <w:p w:rsidR="00096ABF" w:rsidRPr="00A475F6" w:rsidRDefault="00096ABF" w:rsidP="00A475F6">
      <w:pPr>
        <w:pStyle w:val="Abstract"/>
        <w:rPr>
          <w:lang w:val="pt-BR"/>
        </w:rPr>
      </w:pPr>
      <w:proofErr w:type="spellStart"/>
      <w:r w:rsidRPr="00A475F6">
        <w:rPr>
          <w:lang w:val="pt-BR"/>
        </w:rPr>
        <w:t>Ludologia</w:t>
      </w:r>
      <w:proofErr w:type="spellEnd"/>
      <w:r w:rsidRPr="00A475F6">
        <w:rPr>
          <w:lang w:val="pt-BR"/>
        </w:rPr>
        <w:t xml:space="preserve"> é o estudo dos jogos. Esse estudo </w:t>
      </w:r>
      <w:r w:rsidR="004F3843" w:rsidRPr="00A475F6">
        <w:rPr>
          <w:lang w:val="pt-BR"/>
        </w:rPr>
        <w:t>competiria</w:t>
      </w:r>
      <w:r w:rsidRPr="00A475F6">
        <w:rPr>
          <w:lang w:val="pt-BR"/>
        </w:rPr>
        <w:t xml:space="preserve"> pelo nome “</w:t>
      </w:r>
      <w:r w:rsidR="004F3843" w:rsidRPr="00A475F6">
        <w:rPr>
          <w:lang w:val="pt-BR"/>
        </w:rPr>
        <w:t xml:space="preserve">Game </w:t>
      </w:r>
      <w:proofErr w:type="spellStart"/>
      <w:r w:rsidR="004F3843" w:rsidRPr="00A475F6">
        <w:rPr>
          <w:lang w:val="pt-BR"/>
        </w:rPr>
        <w:t>Theory</w:t>
      </w:r>
      <w:proofErr w:type="spellEnd"/>
      <w:r w:rsidRPr="00A475F6">
        <w:rPr>
          <w:lang w:val="pt-BR"/>
        </w:rPr>
        <w:t xml:space="preserve">”, já estabelecido </w:t>
      </w:r>
      <w:r w:rsidR="004F3843" w:rsidRPr="00A475F6">
        <w:rPr>
          <w:lang w:val="pt-BR"/>
        </w:rPr>
        <w:t>na Matemática e na Economia. Na literatura, outros nomes também são usados, como “</w:t>
      </w:r>
      <w:proofErr w:type="spellStart"/>
      <w:r w:rsidR="004F3843" w:rsidRPr="00A475F6">
        <w:rPr>
          <w:lang w:val="pt-BR"/>
        </w:rPr>
        <w:t>Theory</w:t>
      </w:r>
      <w:proofErr w:type="spellEnd"/>
      <w:r w:rsidR="004F3843" w:rsidRPr="00A475F6">
        <w:rPr>
          <w:lang w:val="pt-BR"/>
        </w:rPr>
        <w:t xml:space="preserve"> </w:t>
      </w:r>
      <w:proofErr w:type="spellStart"/>
      <w:r w:rsidR="004F3843" w:rsidRPr="00A475F6">
        <w:rPr>
          <w:lang w:val="pt-BR"/>
        </w:rPr>
        <w:t>of</w:t>
      </w:r>
      <w:proofErr w:type="spellEnd"/>
      <w:r w:rsidR="004F3843" w:rsidRPr="00A475F6">
        <w:rPr>
          <w:lang w:val="pt-BR"/>
        </w:rPr>
        <w:t xml:space="preserve"> Games” ou “Game </w:t>
      </w:r>
      <w:proofErr w:type="spellStart"/>
      <w:r w:rsidR="004F3843" w:rsidRPr="00A475F6">
        <w:rPr>
          <w:lang w:val="pt-BR"/>
        </w:rPr>
        <w:t>Studies</w:t>
      </w:r>
      <w:proofErr w:type="spellEnd"/>
      <w:r w:rsidR="004F3843" w:rsidRPr="00A475F6">
        <w:rPr>
          <w:lang w:val="pt-BR"/>
        </w:rPr>
        <w:t xml:space="preserve">”. Cada um desses termos tem preferência em áreas específicas. Na sociologia e em estudos do feminismo é comum encontrar o termo “Game </w:t>
      </w:r>
      <w:proofErr w:type="spellStart"/>
      <w:r w:rsidR="004F3843" w:rsidRPr="00A475F6">
        <w:rPr>
          <w:lang w:val="pt-BR"/>
        </w:rPr>
        <w:t>Studies</w:t>
      </w:r>
      <w:proofErr w:type="spellEnd"/>
      <w:r w:rsidR="004F3843" w:rsidRPr="00A475F6">
        <w:rPr>
          <w:lang w:val="pt-BR"/>
        </w:rPr>
        <w:t xml:space="preserve">”, já os que se auto intitulam </w:t>
      </w:r>
      <w:proofErr w:type="spellStart"/>
      <w:r w:rsidR="004F3843" w:rsidRPr="00A475F6">
        <w:rPr>
          <w:lang w:val="pt-BR"/>
        </w:rPr>
        <w:t>ludologistas</w:t>
      </w:r>
      <w:proofErr w:type="spellEnd"/>
      <w:r w:rsidR="004F3843" w:rsidRPr="00A475F6">
        <w:rPr>
          <w:lang w:val="pt-BR"/>
        </w:rPr>
        <w:t xml:space="preserve"> estão mais ligados a um movimento ligado aos videogames ou ainda a controvérsias específicas com </w:t>
      </w:r>
      <w:proofErr w:type="spellStart"/>
      <w:r w:rsidR="004F3843" w:rsidRPr="00A475F6">
        <w:rPr>
          <w:lang w:val="pt-BR"/>
        </w:rPr>
        <w:t>narratologistas</w:t>
      </w:r>
      <w:proofErr w:type="spellEnd"/>
      <w:r w:rsidR="004F3843" w:rsidRPr="00A475F6">
        <w:rPr>
          <w:lang w:val="pt-BR"/>
        </w:rPr>
        <w:t xml:space="preserve"> que estudam jogos. </w:t>
      </w:r>
    </w:p>
    <w:p w:rsidR="004F3843" w:rsidRPr="00A475F6" w:rsidRDefault="004F3843" w:rsidP="00A475F6">
      <w:pPr>
        <w:pStyle w:val="Abstract"/>
        <w:rPr>
          <w:lang w:val="pt-BR"/>
        </w:rPr>
      </w:pPr>
      <w:r w:rsidRPr="00A475F6">
        <w:rPr>
          <w:lang w:val="pt-BR"/>
        </w:rPr>
        <w:t xml:space="preserve">O objetivo do LUDES é estudar jogos, sérios e de entretenimento, e sua aplicação, com foco no uso de técnicas típicas de Engenharia, principalmente Engenharia de Software e de Computação. </w:t>
      </w:r>
    </w:p>
    <w:p w:rsidR="004F3843" w:rsidRDefault="004F3843" w:rsidP="00A475F6">
      <w:pPr>
        <w:pStyle w:val="Abstract"/>
        <w:rPr>
          <w:lang w:val="pt-BR"/>
        </w:rPr>
      </w:pPr>
      <w:r w:rsidRPr="00A475F6">
        <w:rPr>
          <w:lang w:val="pt-BR"/>
        </w:rPr>
        <w:t xml:space="preserve">Não é fácil definir jogos. Porém, neste texto não queremos definir jogos </w:t>
      </w:r>
      <w:proofErr w:type="gramStart"/>
      <w:r w:rsidRPr="00A475F6">
        <w:rPr>
          <w:lang w:val="pt-BR"/>
        </w:rPr>
        <w:t>em geral</w:t>
      </w:r>
      <w:proofErr w:type="gramEnd"/>
      <w:r w:rsidRPr="00A475F6">
        <w:rPr>
          <w:lang w:val="pt-BR"/>
        </w:rPr>
        <w:t xml:space="preserve"> mas sim jogos como objeto de estudo do </w:t>
      </w:r>
      <w:proofErr w:type="spellStart"/>
      <w:r w:rsidRPr="00A475F6">
        <w:rPr>
          <w:lang w:val="pt-BR"/>
        </w:rPr>
        <w:t>Ludes</w:t>
      </w:r>
      <w:proofErr w:type="spellEnd"/>
      <w:r w:rsidRPr="00A475F6">
        <w:rPr>
          <w:lang w:val="pt-BR"/>
        </w:rPr>
        <w:t xml:space="preserve">. Para isso, definimos jogos de </w:t>
      </w:r>
      <w:r w:rsidR="00196E36">
        <w:rPr>
          <w:lang w:val="pt-BR"/>
        </w:rPr>
        <w:t>quatro</w:t>
      </w:r>
      <w:r w:rsidRPr="00A475F6">
        <w:rPr>
          <w:lang w:val="pt-BR"/>
        </w:rPr>
        <w:t xml:space="preserve"> formas: o jogo-ideal, o jogo-atividade</w:t>
      </w:r>
      <w:r w:rsidR="00196E36">
        <w:rPr>
          <w:lang w:val="pt-BR"/>
        </w:rPr>
        <w:t>,</w:t>
      </w:r>
      <w:r w:rsidRPr="00A475F6">
        <w:rPr>
          <w:lang w:val="pt-BR"/>
        </w:rPr>
        <w:t xml:space="preserve"> o jogo-artefato</w:t>
      </w:r>
      <w:r w:rsidR="00196E36">
        <w:rPr>
          <w:lang w:val="pt-BR"/>
        </w:rPr>
        <w:t xml:space="preserve"> e o jogo-partida</w:t>
      </w:r>
      <w:r w:rsidRPr="00A475F6">
        <w:rPr>
          <w:lang w:val="pt-BR"/>
        </w:rPr>
        <w:t>. Isso já mostra as diversas interpretações que podem ser dadas a palavra jogo.</w:t>
      </w:r>
    </w:p>
    <w:p w:rsidR="00583A4E" w:rsidRPr="00A475F6" w:rsidRDefault="00583A4E" w:rsidP="00583A4E">
      <w:pPr>
        <w:pStyle w:val="AbstractTitle"/>
      </w:pPr>
      <w:r>
        <w:t>Conteúdo</w:t>
      </w:r>
    </w:p>
    <w:p w:rsidR="00A90E14" w:rsidRPr="00A90E14" w:rsidRDefault="000A5477">
      <w:pPr>
        <w:pStyle w:val="TOC1"/>
        <w:tabs>
          <w:tab w:val="left" w:pos="1200"/>
          <w:tab w:val="right" w:leader="dot" w:pos="8828"/>
        </w:tabs>
        <w:rPr>
          <w:rFonts w:asciiTheme="minorHAnsi" w:hAnsiTheme="minorHAnsi" w:cstheme="minorBidi"/>
          <w:b w:val="0"/>
          <w:bCs w:val="0"/>
          <w:caps w:val="0"/>
          <w:noProof/>
          <w:sz w:val="22"/>
          <w:szCs w:val="22"/>
          <w:lang w:eastAsia="en-US"/>
        </w:rPr>
      </w:pPr>
      <w:r>
        <w:fldChar w:fldCharType="begin"/>
      </w:r>
      <w:r>
        <w:instrText xml:space="preserve"> TOC \o "1-3" \u </w:instrText>
      </w:r>
      <w:r>
        <w:fldChar w:fldCharType="separate"/>
      </w:r>
      <w:r w:rsidR="00A90E14">
        <w:rPr>
          <w:noProof/>
        </w:rPr>
        <w:t>1</w:t>
      </w:r>
      <w:r w:rsidR="00A90E14" w:rsidRPr="00A90E14">
        <w:rPr>
          <w:rFonts w:asciiTheme="minorHAnsi" w:hAnsiTheme="minorHAnsi" w:cstheme="minorBidi"/>
          <w:b w:val="0"/>
          <w:bCs w:val="0"/>
          <w:caps w:val="0"/>
          <w:noProof/>
          <w:sz w:val="22"/>
          <w:szCs w:val="22"/>
          <w:lang w:eastAsia="en-US"/>
        </w:rPr>
        <w:tab/>
      </w:r>
      <w:r w:rsidR="00A90E14">
        <w:rPr>
          <w:noProof/>
        </w:rPr>
        <w:t>O que são jogos?</w:t>
      </w:r>
      <w:r w:rsidR="00A90E14">
        <w:rPr>
          <w:noProof/>
        </w:rPr>
        <w:tab/>
      </w:r>
      <w:r w:rsidR="00A90E14">
        <w:rPr>
          <w:noProof/>
        </w:rPr>
        <w:fldChar w:fldCharType="begin"/>
      </w:r>
      <w:r w:rsidR="00A90E14">
        <w:rPr>
          <w:noProof/>
        </w:rPr>
        <w:instrText xml:space="preserve"> PAGEREF _Toc481667147 \h </w:instrText>
      </w:r>
      <w:r w:rsidR="00A90E14">
        <w:rPr>
          <w:noProof/>
        </w:rPr>
      </w:r>
      <w:r w:rsidR="00A90E14">
        <w:rPr>
          <w:noProof/>
        </w:rPr>
        <w:fldChar w:fldCharType="separate"/>
      </w:r>
      <w:r w:rsidR="00433E81">
        <w:rPr>
          <w:noProof/>
        </w:rPr>
        <w:t>7</w:t>
      </w:r>
      <w:r w:rsidR="00A90E14">
        <w:rPr>
          <w:noProof/>
        </w:rPr>
        <w:fldChar w:fldCharType="end"/>
      </w:r>
    </w:p>
    <w:p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2</w:t>
      </w:r>
      <w:r w:rsidRPr="00A90E14">
        <w:rPr>
          <w:rFonts w:asciiTheme="minorHAnsi" w:hAnsiTheme="minorHAnsi" w:cstheme="minorBidi"/>
          <w:b w:val="0"/>
          <w:bCs w:val="0"/>
          <w:caps w:val="0"/>
          <w:noProof/>
          <w:sz w:val="22"/>
          <w:szCs w:val="22"/>
          <w:lang w:eastAsia="en-US"/>
        </w:rPr>
        <w:tab/>
      </w:r>
      <w:r>
        <w:rPr>
          <w:noProof/>
        </w:rPr>
        <w:t>Uma definição para jogos</w:t>
      </w:r>
      <w:r>
        <w:rPr>
          <w:noProof/>
        </w:rPr>
        <w:tab/>
      </w:r>
      <w:r>
        <w:rPr>
          <w:noProof/>
        </w:rPr>
        <w:fldChar w:fldCharType="begin"/>
      </w:r>
      <w:r>
        <w:rPr>
          <w:noProof/>
        </w:rPr>
        <w:instrText xml:space="preserve"> PAGEREF _Toc481667148 \h </w:instrText>
      </w:r>
      <w:r>
        <w:rPr>
          <w:noProof/>
        </w:rPr>
      </w:r>
      <w:r>
        <w:rPr>
          <w:noProof/>
        </w:rPr>
        <w:fldChar w:fldCharType="separate"/>
      </w:r>
      <w:r w:rsidR="00433E81">
        <w:rPr>
          <w:noProof/>
        </w:rPr>
        <w:t>10</w:t>
      </w:r>
      <w:r>
        <w:rPr>
          <w:noProof/>
        </w:rPr>
        <w:fldChar w:fldCharType="end"/>
      </w:r>
    </w:p>
    <w:p w:rsidR="00A90E14" w:rsidRPr="00A90E14" w:rsidRDefault="00A90E14">
      <w:pPr>
        <w:pStyle w:val="TOC2"/>
        <w:rPr>
          <w:rFonts w:cstheme="minorBidi"/>
          <w:b w:val="0"/>
          <w:bCs w:val="0"/>
          <w:noProof/>
          <w:sz w:val="22"/>
          <w:szCs w:val="22"/>
          <w:lang w:eastAsia="en-US"/>
        </w:rPr>
      </w:pPr>
      <w:r>
        <w:rPr>
          <w:noProof/>
        </w:rPr>
        <w:t>2.1</w:t>
      </w:r>
      <w:r w:rsidRPr="00A90E14">
        <w:rPr>
          <w:rFonts w:cstheme="minorBidi"/>
          <w:b w:val="0"/>
          <w:bCs w:val="0"/>
          <w:noProof/>
          <w:sz w:val="22"/>
          <w:szCs w:val="22"/>
          <w:lang w:eastAsia="en-US"/>
        </w:rPr>
        <w:tab/>
      </w:r>
      <w:r>
        <w:rPr>
          <w:noProof/>
        </w:rPr>
        <w:t>Jogos são atividades</w:t>
      </w:r>
      <w:r>
        <w:rPr>
          <w:noProof/>
        </w:rPr>
        <w:tab/>
      </w:r>
      <w:r>
        <w:rPr>
          <w:noProof/>
        </w:rPr>
        <w:fldChar w:fldCharType="begin"/>
      </w:r>
      <w:r>
        <w:rPr>
          <w:noProof/>
        </w:rPr>
        <w:instrText xml:space="preserve"> PAGEREF _Toc481667149 \h </w:instrText>
      </w:r>
      <w:r>
        <w:rPr>
          <w:noProof/>
        </w:rPr>
      </w:r>
      <w:r>
        <w:rPr>
          <w:noProof/>
        </w:rPr>
        <w:fldChar w:fldCharType="separate"/>
      </w:r>
      <w:r w:rsidR="00433E81">
        <w:rPr>
          <w:noProof/>
        </w:rPr>
        <w:t>10</w:t>
      </w:r>
      <w:r>
        <w:rPr>
          <w:noProof/>
        </w:rPr>
        <w:fldChar w:fldCharType="end"/>
      </w:r>
    </w:p>
    <w:p w:rsidR="00A90E14" w:rsidRPr="00A90E14" w:rsidRDefault="00A90E14">
      <w:pPr>
        <w:pStyle w:val="TOC2"/>
        <w:rPr>
          <w:rFonts w:cstheme="minorBidi"/>
          <w:b w:val="0"/>
          <w:bCs w:val="0"/>
          <w:noProof/>
          <w:sz w:val="22"/>
          <w:szCs w:val="22"/>
          <w:lang w:eastAsia="en-US"/>
        </w:rPr>
      </w:pPr>
      <w:r>
        <w:rPr>
          <w:noProof/>
        </w:rPr>
        <w:t>2.2</w:t>
      </w:r>
      <w:r w:rsidRPr="00A90E14">
        <w:rPr>
          <w:rFonts w:cstheme="minorBidi"/>
          <w:b w:val="0"/>
          <w:bCs w:val="0"/>
          <w:noProof/>
          <w:sz w:val="22"/>
          <w:szCs w:val="22"/>
          <w:lang w:eastAsia="en-US"/>
        </w:rPr>
        <w:tab/>
      </w:r>
      <w:r>
        <w:rPr>
          <w:noProof/>
        </w:rPr>
        <w:t>Jogos são sociais</w:t>
      </w:r>
      <w:r>
        <w:rPr>
          <w:noProof/>
        </w:rPr>
        <w:tab/>
      </w:r>
      <w:r>
        <w:rPr>
          <w:noProof/>
        </w:rPr>
        <w:fldChar w:fldCharType="begin"/>
      </w:r>
      <w:r>
        <w:rPr>
          <w:noProof/>
        </w:rPr>
        <w:instrText xml:space="preserve"> PAGEREF _Toc481667150 \h </w:instrText>
      </w:r>
      <w:r>
        <w:rPr>
          <w:noProof/>
        </w:rPr>
      </w:r>
      <w:r>
        <w:rPr>
          <w:noProof/>
        </w:rPr>
        <w:fldChar w:fldCharType="separate"/>
      </w:r>
      <w:r w:rsidR="00433E81">
        <w:rPr>
          <w:noProof/>
        </w:rPr>
        <w:t>11</w:t>
      </w:r>
      <w:r>
        <w:rPr>
          <w:noProof/>
        </w:rPr>
        <w:fldChar w:fldCharType="end"/>
      </w:r>
    </w:p>
    <w:p w:rsidR="00A90E14" w:rsidRPr="00A90E14" w:rsidRDefault="00A90E14">
      <w:pPr>
        <w:pStyle w:val="TOC2"/>
        <w:rPr>
          <w:rFonts w:cstheme="minorBidi"/>
          <w:b w:val="0"/>
          <w:bCs w:val="0"/>
          <w:noProof/>
          <w:sz w:val="22"/>
          <w:szCs w:val="22"/>
          <w:lang w:eastAsia="en-US"/>
        </w:rPr>
      </w:pPr>
      <w:r>
        <w:rPr>
          <w:noProof/>
        </w:rPr>
        <w:t>2.3</w:t>
      </w:r>
      <w:r w:rsidRPr="00A90E14">
        <w:rPr>
          <w:rFonts w:cstheme="minorBidi"/>
          <w:b w:val="0"/>
          <w:bCs w:val="0"/>
          <w:noProof/>
          <w:sz w:val="22"/>
          <w:szCs w:val="22"/>
          <w:lang w:eastAsia="en-US"/>
        </w:rPr>
        <w:tab/>
      </w:r>
      <w:r>
        <w:rPr>
          <w:noProof/>
        </w:rPr>
        <w:t>Jogos são culturais</w:t>
      </w:r>
      <w:r>
        <w:rPr>
          <w:noProof/>
        </w:rPr>
        <w:tab/>
      </w:r>
      <w:r>
        <w:rPr>
          <w:noProof/>
        </w:rPr>
        <w:fldChar w:fldCharType="begin"/>
      </w:r>
      <w:r>
        <w:rPr>
          <w:noProof/>
        </w:rPr>
        <w:instrText xml:space="preserve"> PAGEREF _Toc481667151 \h </w:instrText>
      </w:r>
      <w:r>
        <w:rPr>
          <w:noProof/>
        </w:rPr>
      </w:r>
      <w:r>
        <w:rPr>
          <w:noProof/>
        </w:rPr>
        <w:fldChar w:fldCharType="separate"/>
      </w:r>
      <w:r w:rsidR="00433E81">
        <w:rPr>
          <w:noProof/>
        </w:rPr>
        <w:t>13</w:t>
      </w:r>
      <w:r>
        <w:rPr>
          <w:noProof/>
        </w:rPr>
        <w:fldChar w:fldCharType="end"/>
      </w:r>
    </w:p>
    <w:p w:rsidR="00A90E14" w:rsidRPr="00A90E14" w:rsidRDefault="00A90E14">
      <w:pPr>
        <w:pStyle w:val="TOC2"/>
        <w:rPr>
          <w:rFonts w:cstheme="minorBidi"/>
          <w:b w:val="0"/>
          <w:bCs w:val="0"/>
          <w:noProof/>
          <w:sz w:val="22"/>
          <w:szCs w:val="22"/>
          <w:lang w:eastAsia="en-US"/>
        </w:rPr>
      </w:pPr>
      <w:r>
        <w:rPr>
          <w:noProof/>
        </w:rPr>
        <w:t>2.4</w:t>
      </w:r>
      <w:r w:rsidRPr="00A90E14">
        <w:rPr>
          <w:rFonts w:cstheme="minorBidi"/>
          <w:b w:val="0"/>
          <w:bCs w:val="0"/>
          <w:noProof/>
          <w:sz w:val="22"/>
          <w:szCs w:val="22"/>
          <w:lang w:eastAsia="en-US"/>
        </w:rPr>
        <w:tab/>
      </w:r>
      <w:r>
        <w:rPr>
          <w:noProof/>
        </w:rPr>
        <w:t>Jogos são voluntários.</w:t>
      </w:r>
      <w:r>
        <w:rPr>
          <w:noProof/>
        </w:rPr>
        <w:tab/>
      </w:r>
      <w:r>
        <w:rPr>
          <w:noProof/>
        </w:rPr>
        <w:fldChar w:fldCharType="begin"/>
      </w:r>
      <w:r>
        <w:rPr>
          <w:noProof/>
        </w:rPr>
        <w:instrText xml:space="preserve"> PAGEREF _Toc481667152 \h </w:instrText>
      </w:r>
      <w:r>
        <w:rPr>
          <w:noProof/>
        </w:rPr>
      </w:r>
      <w:r>
        <w:rPr>
          <w:noProof/>
        </w:rPr>
        <w:fldChar w:fldCharType="separate"/>
      </w:r>
      <w:r w:rsidR="00433E81">
        <w:rPr>
          <w:noProof/>
        </w:rPr>
        <w:t>14</w:t>
      </w:r>
      <w:r>
        <w:rPr>
          <w:noProof/>
        </w:rPr>
        <w:fldChar w:fldCharType="end"/>
      </w:r>
    </w:p>
    <w:p w:rsidR="00A90E14" w:rsidRPr="00A90E14" w:rsidRDefault="00A90E14">
      <w:pPr>
        <w:pStyle w:val="TOC2"/>
        <w:rPr>
          <w:rFonts w:cstheme="minorBidi"/>
          <w:b w:val="0"/>
          <w:bCs w:val="0"/>
          <w:noProof/>
          <w:sz w:val="22"/>
          <w:szCs w:val="22"/>
          <w:lang w:eastAsia="en-US"/>
        </w:rPr>
      </w:pPr>
      <w:r>
        <w:rPr>
          <w:noProof/>
        </w:rPr>
        <w:t>2.5</w:t>
      </w:r>
      <w:r w:rsidRPr="00A90E14">
        <w:rPr>
          <w:rFonts w:cstheme="minorBidi"/>
          <w:b w:val="0"/>
          <w:bCs w:val="0"/>
          <w:noProof/>
          <w:sz w:val="22"/>
          <w:szCs w:val="22"/>
          <w:lang w:eastAsia="en-US"/>
        </w:rPr>
        <w:tab/>
      </w:r>
      <w:r>
        <w:rPr>
          <w:noProof/>
        </w:rPr>
        <w:t>Jogos são significativos</w:t>
      </w:r>
      <w:r>
        <w:rPr>
          <w:noProof/>
        </w:rPr>
        <w:tab/>
      </w:r>
      <w:r>
        <w:rPr>
          <w:noProof/>
        </w:rPr>
        <w:fldChar w:fldCharType="begin"/>
      </w:r>
      <w:r>
        <w:rPr>
          <w:noProof/>
        </w:rPr>
        <w:instrText xml:space="preserve"> PAGEREF _Toc481667153 \h </w:instrText>
      </w:r>
      <w:r>
        <w:rPr>
          <w:noProof/>
        </w:rPr>
      </w:r>
      <w:r>
        <w:rPr>
          <w:noProof/>
        </w:rPr>
        <w:fldChar w:fldCharType="separate"/>
      </w:r>
      <w:r w:rsidR="00433E81">
        <w:rPr>
          <w:noProof/>
        </w:rPr>
        <w:t>15</w:t>
      </w:r>
      <w:r>
        <w:rPr>
          <w:noProof/>
        </w:rPr>
        <w:fldChar w:fldCharType="end"/>
      </w:r>
    </w:p>
    <w:p w:rsidR="00A90E14" w:rsidRPr="00A90E14" w:rsidRDefault="00A90E14">
      <w:pPr>
        <w:pStyle w:val="TOC2"/>
        <w:rPr>
          <w:rFonts w:cstheme="minorBidi"/>
          <w:b w:val="0"/>
          <w:bCs w:val="0"/>
          <w:noProof/>
          <w:sz w:val="22"/>
          <w:szCs w:val="22"/>
          <w:lang w:eastAsia="en-US"/>
        </w:rPr>
      </w:pPr>
      <w:r>
        <w:rPr>
          <w:noProof/>
        </w:rPr>
        <w:t>2.6</w:t>
      </w:r>
      <w:r w:rsidRPr="00A90E14">
        <w:rPr>
          <w:rFonts w:cstheme="minorBidi"/>
          <w:b w:val="0"/>
          <w:bCs w:val="0"/>
          <w:noProof/>
          <w:sz w:val="22"/>
          <w:szCs w:val="22"/>
          <w:lang w:eastAsia="en-US"/>
        </w:rPr>
        <w:tab/>
      </w:r>
      <w:r>
        <w:rPr>
          <w:noProof/>
        </w:rPr>
        <w:t>Jogos são fortemente absorventes</w:t>
      </w:r>
      <w:r>
        <w:rPr>
          <w:noProof/>
        </w:rPr>
        <w:tab/>
      </w:r>
      <w:r>
        <w:rPr>
          <w:noProof/>
        </w:rPr>
        <w:fldChar w:fldCharType="begin"/>
      </w:r>
      <w:r>
        <w:rPr>
          <w:noProof/>
        </w:rPr>
        <w:instrText xml:space="preserve"> PAGEREF _Toc481667154 \h </w:instrText>
      </w:r>
      <w:r>
        <w:rPr>
          <w:noProof/>
        </w:rPr>
      </w:r>
      <w:r>
        <w:rPr>
          <w:noProof/>
        </w:rPr>
        <w:fldChar w:fldCharType="separate"/>
      </w:r>
      <w:r w:rsidR="00433E81">
        <w:rPr>
          <w:noProof/>
        </w:rPr>
        <w:t>16</w:t>
      </w:r>
      <w:r>
        <w:rPr>
          <w:noProof/>
        </w:rPr>
        <w:fldChar w:fldCharType="end"/>
      </w:r>
    </w:p>
    <w:p w:rsidR="00A90E14" w:rsidRPr="00A90E14" w:rsidRDefault="00A90E14">
      <w:pPr>
        <w:pStyle w:val="TOC2"/>
        <w:rPr>
          <w:rFonts w:cstheme="minorBidi"/>
          <w:b w:val="0"/>
          <w:bCs w:val="0"/>
          <w:noProof/>
          <w:sz w:val="22"/>
          <w:szCs w:val="22"/>
          <w:lang w:eastAsia="en-US"/>
        </w:rPr>
      </w:pPr>
      <w:r>
        <w:rPr>
          <w:noProof/>
        </w:rPr>
        <w:t>2.7</w:t>
      </w:r>
      <w:r w:rsidRPr="00A90E14">
        <w:rPr>
          <w:rFonts w:cstheme="minorBidi"/>
          <w:b w:val="0"/>
          <w:bCs w:val="0"/>
          <w:noProof/>
          <w:sz w:val="22"/>
          <w:szCs w:val="22"/>
          <w:lang w:eastAsia="en-US"/>
        </w:rPr>
        <w:tab/>
      </w:r>
      <w:r>
        <w:rPr>
          <w:noProof/>
        </w:rPr>
        <w:t>Jogos utilizam um mundo abstrato</w:t>
      </w:r>
      <w:r>
        <w:rPr>
          <w:noProof/>
        </w:rPr>
        <w:tab/>
      </w:r>
      <w:r>
        <w:rPr>
          <w:noProof/>
        </w:rPr>
        <w:fldChar w:fldCharType="begin"/>
      </w:r>
      <w:r>
        <w:rPr>
          <w:noProof/>
        </w:rPr>
        <w:instrText xml:space="preserve"> PAGEREF _Toc481667155 \h </w:instrText>
      </w:r>
      <w:r>
        <w:rPr>
          <w:noProof/>
        </w:rPr>
      </w:r>
      <w:r>
        <w:rPr>
          <w:noProof/>
        </w:rPr>
        <w:fldChar w:fldCharType="separate"/>
      </w:r>
      <w:r w:rsidR="00433E81">
        <w:rPr>
          <w:noProof/>
        </w:rPr>
        <w:t>17</w:t>
      </w:r>
      <w:r>
        <w:rPr>
          <w:noProof/>
        </w:rPr>
        <w:fldChar w:fldCharType="end"/>
      </w:r>
    </w:p>
    <w:p w:rsidR="00A90E14" w:rsidRPr="00A90E14" w:rsidRDefault="00A90E14">
      <w:pPr>
        <w:pStyle w:val="TOC2"/>
        <w:rPr>
          <w:rFonts w:cstheme="minorBidi"/>
          <w:b w:val="0"/>
          <w:bCs w:val="0"/>
          <w:noProof/>
          <w:sz w:val="22"/>
          <w:szCs w:val="22"/>
          <w:lang w:eastAsia="en-US"/>
        </w:rPr>
      </w:pPr>
      <w:r>
        <w:rPr>
          <w:noProof/>
        </w:rPr>
        <w:t>2.8</w:t>
      </w:r>
      <w:r w:rsidRPr="00A90E14">
        <w:rPr>
          <w:rFonts w:cstheme="minorBidi"/>
          <w:b w:val="0"/>
          <w:bCs w:val="0"/>
          <w:noProof/>
          <w:sz w:val="22"/>
          <w:szCs w:val="22"/>
          <w:lang w:eastAsia="en-US"/>
        </w:rPr>
        <w:tab/>
      </w:r>
      <w:r>
        <w:rPr>
          <w:noProof/>
        </w:rPr>
        <w:t>Jogos são não-produtivos</w:t>
      </w:r>
      <w:r>
        <w:rPr>
          <w:noProof/>
        </w:rPr>
        <w:tab/>
      </w:r>
      <w:r>
        <w:rPr>
          <w:noProof/>
        </w:rPr>
        <w:fldChar w:fldCharType="begin"/>
      </w:r>
      <w:r>
        <w:rPr>
          <w:noProof/>
        </w:rPr>
        <w:instrText xml:space="preserve"> PAGEREF _Toc481667156 \h </w:instrText>
      </w:r>
      <w:r>
        <w:rPr>
          <w:noProof/>
        </w:rPr>
      </w:r>
      <w:r>
        <w:rPr>
          <w:noProof/>
        </w:rPr>
        <w:fldChar w:fldCharType="separate"/>
      </w:r>
      <w:r w:rsidR="00433E81">
        <w:rPr>
          <w:noProof/>
        </w:rPr>
        <w:t>19</w:t>
      </w:r>
      <w:r>
        <w:rPr>
          <w:noProof/>
        </w:rPr>
        <w:fldChar w:fldCharType="end"/>
      </w:r>
    </w:p>
    <w:p w:rsidR="00A90E14" w:rsidRPr="00A90E14" w:rsidRDefault="00A90E14">
      <w:pPr>
        <w:pStyle w:val="TOC2"/>
        <w:rPr>
          <w:rFonts w:cstheme="minorBidi"/>
          <w:b w:val="0"/>
          <w:bCs w:val="0"/>
          <w:noProof/>
          <w:sz w:val="22"/>
          <w:szCs w:val="22"/>
          <w:lang w:eastAsia="en-US"/>
        </w:rPr>
      </w:pPr>
      <w:r>
        <w:rPr>
          <w:noProof/>
        </w:rPr>
        <w:t>2.9</w:t>
      </w:r>
      <w:r w:rsidRPr="00A90E14">
        <w:rPr>
          <w:rFonts w:cstheme="minorBidi"/>
          <w:b w:val="0"/>
          <w:bCs w:val="0"/>
          <w:noProof/>
          <w:sz w:val="22"/>
          <w:szCs w:val="22"/>
          <w:lang w:eastAsia="en-US"/>
        </w:rPr>
        <w:tab/>
      </w:r>
      <w:r>
        <w:rPr>
          <w:noProof/>
        </w:rPr>
        <w:t>Os efeitos dos jogos no mundo real são negociados</w:t>
      </w:r>
      <w:r>
        <w:rPr>
          <w:noProof/>
        </w:rPr>
        <w:tab/>
      </w:r>
      <w:r>
        <w:rPr>
          <w:noProof/>
        </w:rPr>
        <w:fldChar w:fldCharType="begin"/>
      </w:r>
      <w:r>
        <w:rPr>
          <w:noProof/>
        </w:rPr>
        <w:instrText xml:space="preserve"> PAGEREF _Toc481667157 \h </w:instrText>
      </w:r>
      <w:r>
        <w:rPr>
          <w:noProof/>
        </w:rPr>
      </w:r>
      <w:r>
        <w:rPr>
          <w:noProof/>
        </w:rPr>
        <w:fldChar w:fldCharType="separate"/>
      </w:r>
      <w:r w:rsidR="00433E81">
        <w:rPr>
          <w:noProof/>
        </w:rPr>
        <w:t>20</w:t>
      </w:r>
      <w:r>
        <w:rPr>
          <w:noProof/>
        </w:rPr>
        <w:fldChar w:fldCharType="end"/>
      </w:r>
    </w:p>
    <w:p w:rsidR="00A90E14" w:rsidRPr="00A90E14" w:rsidRDefault="00A90E14">
      <w:pPr>
        <w:pStyle w:val="TOC2"/>
        <w:rPr>
          <w:rFonts w:cstheme="minorBidi"/>
          <w:b w:val="0"/>
          <w:bCs w:val="0"/>
          <w:noProof/>
          <w:sz w:val="22"/>
          <w:szCs w:val="22"/>
          <w:lang w:eastAsia="en-US"/>
        </w:rPr>
      </w:pPr>
      <w:r>
        <w:rPr>
          <w:noProof/>
        </w:rPr>
        <w:t>2.10</w:t>
      </w:r>
      <w:r w:rsidRPr="00A90E14">
        <w:rPr>
          <w:rFonts w:cstheme="minorBidi"/>
          <w:b w:val="0"/>
          <w:bCs w:val="0"/>
          <w:noProof/>
          <w:sz w:val="22"/>
          <w:szCs w:val="22"/>
          <w:lang w:eastAsia="en-US"/>
        </w:rPr>
        <w:tab/>
      </w:r>
      <w:r>
        <w:rPr>
          <w:noProof/>
        </w:rPr>
        <w:t>Jogos têm desenvolvimento e resultado final incerto</w:t>
      </w:r>
      <w:r>
        <w:rPr>
          <w:noProof/>
        </w:rPr>
        <w:tab/>
      </w:r>
      <w:r>
        <w:rPr>
          <w:noProof/>
        </w:rPr>
        <w:fldChar w:fldCharType="begin"/>
      </w:r>
      <w:r>
        <w:rPr>
          <w:noProof/>
        </w:rPr>
        <w:instrText xml:space="preserve"> PAGEREF _Toc481667158 \h </w:instrText>
      </w:r>
      <w:r>
        <w:rPr>
          <w:noProof/>
        </w:rPr>
      </w:r>
      <w:r>
        <w:rPr>
          <w:noProof/>
        </w:rPr>
        <w:fldChar w:fldCharType="separate"/>
      </w:r>
      <w:r w:rsidR="00433E81">
        <w:rPr>
          <w:noProof/>
        </w:rPr>
        <w:t>21</w:t>
      </w:r>
      <w:r>
        <w:rPr>
          <w:noProof/>
        </w:rPr>
        <w:fldChar w:fldCharType="end"/>
      </w:r>
    </w:p>
    <w:p w:rsidR="00A90E14" w:rsidRPr="00A90E14" w:rsidRDefault="00A90E14">
      <w:pPr>
        <w:pStyle w:val="TOC2"/>
        <w:rPr>
          <w:rFonts w:cstheme="minorBidi"/>
          <w:b w:val="0"/>
          <w:bCs w:val="0"/>
          <w:noProof/>
          <w:sz w:val="22"/>
          <w:szCs w:val="22"/>
          <w:lang w:eastAsia="en-US"/>
        </w:rPr>
      </w:pPr>
      <w:r>
        <w:rPr>
          <w:noProof/>
        </w:rPr>
        <w:t>2.11</w:t>
      </w:r>
      <w:r w:rsidRPr="00A90E14">
        <w:rPr>
          <w:rFonts w:cstheme="minorBidi"/>
          <w:b w:val="0"/>
          <w:bCs w:val="0"/>
          <w:noProof/>
          <w:sz w:val="22"/>
          <w:szCs w:val="22"/>
          <w:lang w:eastAsia="en-US"/>
        </w:rPr>
        <w:tab/>
      </w:r>
      <w:r>
        <w:rPr>
          <w:noProof/>
        </w:rPr>
        <w:t>Jogos são sistemas artificiais</w:t>
      </w:r>
      <w:r>
        <w:rPr>
          <w:noProof/>
        </w:rPr>
        <w:tab/>
      </w:r>
      <w:r>
        <w:rPr>
          <w:noProof/>
        </w:rPr>
        <w:fldChar w:fldCharType="begin"/>
      </w:r>
      <w:r>
        <w:rPr>
          <w:noProof/>
        </w:rPr>
        <w:instrText xml:space="preserve"> PAGEREF _Toc481667159 \h </w:instrText>
      </w:r>
      <w:r>
        <w:rPr>
          <w:noProof/>
        </w:rPr>
      </w:r>
      <w:r>
        <w:rPr>
          <w:noProof/>
        </w:rPr>
        <w:fldChar w:fldCharType="separate"/>
      </w:r>
      <w:r w:rsidR="00433E81">
        <w:rPr>
          <w:noProof/>
        </w:rPr>
        <w:t>22</w:t>
      </w:r>
      <w:r>
        <w:rPr>
          <w:noProof/>
        </w:rPr>
        <w:fldChar w:fldCharType="end"/>
      </w:r>
    </w:p>
    <w:p w:rsidR="00A90E14" w:rsidRPr="00A90E14" w:rsidRDefault="00A90E14">
      <w:pPr>
        <w:pStyle w:val="TOC2"/>
        <w:rPr>
          <w:rFonts w:cstheme="minorBidi"/>
          <w:b w:val="0"/>
          <w:bCs w:val="0"/>
          <w:noProof/>
          <w:sz w:val="22"/>
          <w:szCs w:val="22"/>
          <w:lang w:eastAsia="en-US"/>
        </w:rPr>
      </w:pPr>
      <w:r>
        <w:rPr>
          <w:noProof/>
        </w:rPr>
        <w:t>2.12</w:t>
      </w:r>
      <w:r w:rsidRPr="00A90E14">
        <w:rPr>
          <w:rFonts w:cstheme="minorBidi"/>
          <w:b w:val="0"/>
          <w:bCs w:val="0"/>
          <w:noProof/>
          <w:sz w:val="22"/>
          <w:szCs w:val="22"/>
          <w:lang w:eastAsia="en-US"/>
        </w:rPr>
        <w:tab/>
      </w:r>
      <w:r>
        <w:rPr>
          <w:noProof/>
        </w:rPr>
        <w:t>Os jogos são jogados por um ou mais jogadores, ou equipes</w:t>
      </w:r>
      <w:r>
        <w:rPr>
          <w:noProof/>
        </w:rPr>
        <w:tab/>
      </w:r>
      <w:r>
        <w:rPr>
          <w:noProof/>
        </w:rPr>
        <w:fldChar w:fldCharType="begin"/>
      </w:r>
      <w:r>
        <w:rPr>
          <w:noProof/>
        </w:rPr>
        <w:instrText xml:space="preserve"> PAGEREF _Toc481667160 \h </w:instrText>
      </w:r>
      <w:r>
        <w:rPr>
          <w:noProof/>
        </w:rPr>
      </w:r>
      <w:r>
        <w:rPr>
          <w:noProof/>
        </w:rPr>
        <w:fldChar w:fldCharType="separate"/>
      </w:r>
      <w:r w:rsidR="00433E81">
        <w:rPr>
          <w:noProof/>
        </w:rPr>
        <w:t>23</w:t>
      </w:r>
      <w:r>
        <w:rPr>
          <w:noProof/>
        </w:rPr>
        <w:fldChar w:fldCharType="end"/>
      </w:r>
    </w:p>
    <w:p w:rsidR="00A90E14" w:rsidRPr="00A90E14" w:rsidRDefault="00A90E14">
      <w:pPr>
        <w:pStyle w:val="TOC2"/>
        <w:rPr>
          <w:rFonts w:cstheme="minorBidi"/>
          <w:b w:val="0"/>
          <w:bCs w:val="0"/>
          <w:noProof/>
          <w:sz w:val="22"/>
          <w:szCs w:val="22"/>
          <w:lang w:eastAsia="en-US"/>
        </w:rPr>
      </w:pPr>
      <w:r>
        <w:rPr>
          <w:noProof/>
        </w:rPr>
        <w:t>2.13</w:t>
      </w:r>
      <w:r w:rsidRPr="00A90E14">
        <w:rPr>
          <w:rFonts w:cstheme="minorBidi"/>
          <w:b w:val="0"/>
          <w:bCs w:val="0"/>
          <w:noProof/>
          <w:sz w:val="22"/>
          <w:szCs w:val="22"/>
          <w:lang w:eastAsia="en-US"/>
        </w:rPr>
        <w:tab/>
      </w:r>
      <w:r>
        <w:rPr>
          <w:noProof/>
        </w:rPr>
        <w:t>Jogadores modificam interativamente e de forma quantificável o estado do sistema</w:t>
      </w:r>
      <w:r>
        <w:rPr>
          <w:noProof/>
        </w:rPr>
        <w:tab/>
      </w:r>
      <w:r>
        <w:rPr>
          <w:noProof/>
        </w:rPr>
        <w:fldChar w:fldCharType="begin"/>
      </w:r>
      <w:r>
        <w:rPr>
          <w:noProof/>
        </w:rPr>
        <w:instrText xml:space="preserve"> PAGEREF _Toc481667161 \h </w:instrText>
      </w:r>
      <w:r>
        <w:rPr>
          <w:noProof/>
        </w:rPr>
      </w:r>
      <w:r>
        <w:rPr>
          <w:noProof/>
        </w:rPr>
        <w:fldChar w:fldCharType="separate"/>
      </w:r>
      <w:r w:rsidR="00433E81">
        <w:rPr>
          <w:noProof/>
        </w:rPr>
        <w:t>25</w:t>
      </w:r>
      <w:r>
        <w:rPr>
          <w:noProof/>
        </w:rPr>
        <w:fldChar w:fldCharType="end"/>
      </w:r>
    </w:p>
    <w:p w:rsidR="00A90E14" w:rsidRPr="00A90E14" w:rsidRDefault="00A90E14">
      <w:pPr>
        <w:pStyle w:val="TOC2"/>
        <w:rPr>
          <w:rFonts w:cstheme="minorBidi"/>
          <w:b w:val="0"/>
          <w:bCs w:val="0"/>
          <w:noProof/>
          <w:sz w:val="22"/>
          <w:szCs w:val="22"/>
          <w:lang w:eastAsia="en-US"/>
        </w:rPr>
      </w:pPr>
      <w:r>
        <w:rPr>
          <w:noProof/>
        </w:rPr>
        <w:t>2.14</w:t>
      </w:r>
      <w:r w:rsidRPr="00A90E14">
        <w:rPr>
          <w:rFonts w:cstheme="minorBidi"/>
          <w:b w:val="0"/>
          <w:bCs w:val="0"/>
          <w:noProof/>
          <w:sz w:val="22"/>
          <w:szCs w:val="22"/>
          <w:lang w:eastAsia="en-US"/>
        </w:rPr>
        <w:tab/>
      </w:r>
      <w:r>
        <w:rPr>
          <w:noProof/>
        </w:rPr>
        <w:t>Jogadores possivelmente buscam  objetivos conflitantes</w:t>
      </w:r>
      <w:r>
        <w:rPr>
          <w:noProof/>
        </w:rPr>
        <w:tab/>
      </w:r>
      <w:r>
        <w:rPr>
          <w:noProof/>
        </w:rPr>
        <w:fldChar w:fldCharType="begin"/>
      </w:r>
      <w:r>
        <w:rPr>
          <w:noProof/>
        </w:rPr>
        <w:instrText xml:space="preserve"> PAGEREF _Toc481667162 \h </w:instrText>
      </w:r>
      <w:r>
        <w:rPr>
          <w:noProof/>
        </w:rPr>
      </w:r>
      <w:r>
        <w:rPr>
          <w:noProof/>
        </w:rPr>
        <w:fldChar w:fldCharType="separate"/>
      </w:r>
      <w:r w:rsidR="00433E81">
        <w:rPr>
          <w:noProof/>
        </w:rPr>
        <w:t>26</w:t>
      </w:r>
      <w:r>
        <w:rPr>
          <w:noProof/>
        </w:rPr>
        <w:fldChar w:fldCharType="end"/>
      </w:r>
    </w:p>
    <w:p w:rsidR="00A90E14" w:rsidRPr="00A90E14" w:rsidRDefault="00A90E14">
      <w:pPr>
        <w:pStyle w:val="TOC2"/>
        <w:rPr>
          <w:rFonts w:cstheme="minorBidi"/>
          <w:b w:val="0"/>
          <w:bCs w:val="0"/>
          <w:noProof/>
          <w:sz w:val="22"/>
          <w:szCs w:val="22"/>
          <w:lang w:eastAsia="en-US"/>
        </w:rPr>
      </w:pPr>
      <w:r>
        <w:rPr>
          <w:noProof/>
        </w:rPr>
        <w:t>2.15</w:t>
      </w:r>
      <w:r w:rsidRPr="00A90E14">
        <w:rPr>
          <w:rFonts w:cstheme="minorBidi"/>
          <w:b w:val="0"/>
          <w:bCs w:val="0"/>
          <w:noProof/>
          <w:sz w:val="22"/>
          <w:szCs w:val="22"/>
          <w:lang w:eastAsia="en-US"/>
        </w:rPr>
        <w:tab/>
      </w:r>
      <w:r>
        <w:rPr>
          <w:noProof/>
        </w:rPr>
        <w:t>Jogadores tomam decisões e fazem ações</w:t>
      </w:r>
      <w:r>
        <w:rPr>
          <w:noProof/>
        </w:rPr>
        <w:tab/>
      </w:r>
      <w:r>
        <w:rPr>
          <w:noProof/>
        </w:rPr>
        <w:fldChar w:fldCharType="begin"/>
      </w:r>
      <w:r>
        <w:rPr>
          <w:noProof/>
        </w:rPr>
        <w:instrText xml:space="preserve"> PAGEREF _Toc481667163 \h </w:instrText>
      </w:r>
      <w:r>
        <w:rPr>
          <w:noProof/>
        </w:rPr>
      </w:r>
      <w:r>
        <w:rPr>
          <w:noProof/>
        </w:rPr>
        <w:fldChar w:fldCharType="separate"/>
      </w:r>
      <w:r w:rsidR="00433E81">
        <w:rPr>
          <w:noProof/>
        </w:rPr>
        <w:t>28</w:t>
      </w:r>
      <w:r>
        <w:rPr>
          <w:noProof/>
        </w:rPr>
        <w:fldChar w:fldCharType="end"/>
      </w:r>
    </w:p>
    <w:p w:rsidR="00A90E14" w:rsidRPr="00A90E14" w:rsidRDefault="00A90E14">
      <w:pPr>
        <w:pStyle w:val="TOC2"/>
        <w:rPr>
          <w:rFonts w:cstheme="minorBidi"/>
          <w:b w:val="0"/>
          <w:bCs w:val="0"/>
          <w:noProof/>
          <w:sz w:val="22"/>
          <w:szCs w:val="22"/>
          <w:lang w:eastAsia="en-US"/>
        </w:rPr>
      </w:pPr>
      <w:r>
        <w:rPr>
          <w:noProof/>
        </w:rPr>
        <w:t>2.16</w:t>
      </w:r>
      <w:r w:rsidRPr="00A90E14">
        <w:rPr>
          <w:rFonts w:cstheme="minorBidi"/>
          <w:b w:val="0"/>
          <w:bCs w:val="0"/>
          <w:noProof/>
          <w:sz w:val="22"/>
          <w:szCs w:val="22"/>
          <w:lang w:eastAsia="en-US"/>
        </w:rPr>
        <w:tab/>
      </w:r>
      <w:r>
        <w:rPr>
          <w:noProof/>
        </w:rPr>
        <w:t>Algumas ações têm a capacidade de atrapalhar o adversário</w:t>
      </w:r>
      <w:r>
        <w:rPr>
          <w:noProof/>
        </w:rPr>
        <w:tab/>
      </w:r>
      <w:r>
        <w:rPr>
          <w:noProof/>
        </w:rPr>
        <w:fldChar w:fldCharType="begin"/>
      </w:r>
      <w:r>
        <w:rPr>
          <w:noProof/>
        </w:rPr>
        <w:instrText xml:space="preserve"> PAGEREF _Toc481667164 \h </w:instrText>
      </w:r>
      <w:r>
        <w:rPr>
          <w:noProof/>
        </w:rPr>
      </w:r>
      <w:r>
        <w:rPr>
          <w:noProof/>
        </w:rPr>
        <w:fldChar w:fldCharType="separate"/>
      </w:r>
      <w:r w:rsidR="00433E81">
        <w:rPr>
          <w:noProof/>
        </w:rPr>
        <w:t>29</w:t>
      </w:r>
      <w:r>
        <w:rPr>
          <w:noProof/>
        </w:rPr>
        <w:fldChar w:fldCharType="end"/>
      </w:r>
    </w:p>
    <w:p w:rsidR="00A90E14" w:rsidRPr="00A90E14" w:rsidRDefault="00A90E14">
      <w:pPr>
        <w:pStyle w:val="TOC2"/>
        <w:rPr>
          <w:rFonts w:cstheme="minorBidi"/>
          <w:b w:val="0"/>
          <w:bCs w:val="0"/>
          <w:noProof/>
          <w:sz w:val="22"/>
          <w:szCs w:val="22"/>
          <w:lang w:eastAsia="en-US"/>
        </w:rPr>
      </w:pPr>
      <w:r>
        <w:rPr>
          <w:noProof/>
        </w:rPr>
        <w:t>2.17</w:t>
      </w:r>
      <w:r w:rsidRPr="00A90E14">
        <w:rPr>
          <w:rFonts w:cstheme="minorBidi"/>
          <w:b w:val="0"/>
          <w:bCs w:val="0"/>
          <w:noProof/>
          <w:sz w:val="22"/>
          <w:szCs w:val="22"/>
          <w:lang w:eastAsia="en-US"/>
        </w:rPr>
        <w:tab/>
      </w:r>
      <w:r>
        <w:rPr>
          <w:noProof/>
        </w:rPr>
        <w:t>Jogos são regulados, orientados e limitados por regras</w:t>
      </w:r>
      <w:r>
        <w:rPr>
          <w:noProof/>
        </w:rPr>
        <w:tab/>
      </w:r>
      <w:r>
        <w:rPr>
          <w:noProof/>
        </w:rPr>
        <w:fldChar w:fldCharType="begin"/>
      </w:r>
      <w:r>
        <w:rPr>
          <w:noProof/>
        </w:rPr>
        <w:instrText xml:space="preserve"> PAGEREF _Toc481667165 \h </w:instrText>
      </w:r>
      <w:r>
        <w:rPr>
          <w:noProof/>
        </w:rPr>
      </w:r>
      <w:r>
        <w:rPr>
          <w:noProof/>
        </w:rPr>
        <w:fldChar w:fldCharType="separate"/>
      </w:r>
      <w:r w:rsidR="00433E81">
        <w:rPr>
          <w:noProof/>
        </w:rPr>
        <w:t>30</w:t>
      </w:r>
      <w:r>
        <w:rPr>
          <w:noProof/>
        </w:rPr>
        <w:fldChar w:fldCharType="end"/>
      </w:r>
    </w:p>
    <w:p w:rsidR="00A90E14" w:rsidRPr="00A90E14" w:rsidRDefault="00A90E14">
      <w:pPr>
        <w:pStyle w:val="TOC2"/>
        <w:rPr>
          <w:rFonts w:cstheme="minorBidi"/>
          <w:b w:val="0"/>
          <w:bCs w:val="0"/>
          <w:noProof/>
          <w:sz w:val="22"/>
          <w:szCs w:val="22"/>
          <w:lang w:eastAsia="en-US"/>
        </w:rPr>
      </w:pPr>
      <w:r>
        <w:rPr>
          <w:noProof/>
        </w:rPr>
        <w:t>2.18</w:t>
      </w:r>
      <w:r w:rsidRPr="00A90E14">
        <w:rPr>
          <w:rFonts w:cstheme="minorBidi"/>
          <w:b w:val="0"/>
          <w:bCs w:val="0"/>
          <w:noProof/>
          <w:sz w:val="22"/>
          <w:szCs w:val="22"/>
          <w:lang w:eastAsia="en-US"/>
        </w:rPr>
        <w:tab/>
      </w:r>
      <w:r>
        <w:rPr>
          <w:noProof/>
        </w:rPr>
        <w:t>Os jogadores aceitam as regras</w:t>
      </w:r>
      <w:r>
        <w:rPr>
          <w:noProof/>
        </w:rPr>
        <w:tab/>
      </w:r>
      <w:r>
        <w:rPr>
          <w:noProof/>
        </w:rPr>
        <w:fldChar w:fldCharType="begin"/>
      </w:r>
      <w:r>
        <w:rPr>
          <w:noProof/>
        </w:rPr>
        <w:instrText xml:space="preserve"> PAGEREF _Toc481667166 \h </w:instrText>
      </w:r>
      <w:r>
        <w:rPr>
          <w:noProof/>
        </w:rPr>
      </w:r>
      <w:r>
        <w:rPr>
          <w:noProof/>
        </w:rPr>
        <w:fldChar w:fldCharType="separate"/>
      </w:r>
      <w:r w:rsidR="00433E81">
        <w:rPr>
          <w:noProof/>
        </w:rPr>
        <w:t>30</w:t>
      </w:r>
      <w:r>
        <w:rPr>
          <w:noProof/>
        </w:rPr>
        <w:fldChar w:fldCharType="end"/>
      </w:r>
    </w:p>
    <w:p w:rsidR="00A90E14" w:rsidRPr="00A90E14" w:rsidRDefault="00A90E14">
      <w:pPr>
        <w:pStyle w:val="TOC2"/>
        <w:rPr>
          <w:rFonts w:cstheme="minorBidi"/>
          <w:b w:val="0"/>
          <w:bCs w:val="0"/>
          <w:noProof/>
          <w:sz w:val="22"/>
          <w:szCs w:val="22"/>
          <w:lang w:eastAsia="en-US"/>
        </w:rPr>
      </w:pPr>
      <w:r>
        <w:rPr>
          <w:noProof/>
        </w:rPr>
        <w:t>2.19</w:t>
      </w:r>
      <w:r w:rsidRPr="00A90E14">
        <w:rPr>
          <w:rFonts w:cstheme="minorBidi"/>
          <w:b w:val="0"/>
          <w:bCs w:val="0"/>
          <w:noProof/>
          <w:sz w:val="22"/>
          <w:szCs w:val="22"/>
          <w:lang w:eastAsia="en-US"/>
        </w:rPr>
        <w:tab/>
      </w:r>
      <w:r>
        <w:rPr>
          <w:noProof/>
        </w:rPr>
        <w:t>A recompensa...</w:t>
      </w:r>
      <w:r>
        <w:rPr>
          <w:noProof/>
        </w:rPr>
        <w:tab/>
      </w:r>
      <w:r>
        <w:rPr>
          <w:noProof/>
        </w:rPr>
        <w:fldChar w:fldCharType="begin"/>
      </w:r>
      <w:r>
        <w:rPr>
          <w:noProof/>
        </w:rPr>
        <w:instrText xml:space="preserve"> PAGEREF _Toc481667167 \h </w:instrText>
      </w:r>
      <w:r>
        <w:rPr>
          <w:noProof/>
        </w:rPr>
      </w:r>
      <w:r>
        <w:rPr>
          <w:noProof/>
        </w:rPr>
        <w:fldChar w:fldCharType="separate"/>
      </w:r>
      <w:r w:rsidR="00433E81">
        <w:rPr>
          <w:noProof/>
        </w:rPr>
        <w:t>31</w:t>
      </w:r>
      <w:r>
        <w:rPr>
          <w:noProof/>
        </w:rPr>
        <w:fldChar w:fldCharType="end"/>
      </w:r>
    </w:p>
    <w:p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3</w:t>
      </w:r>
      <w:r w:rsidRPr="00A90E14">
        <w:rPr>
          <w:rFonts w:asciiTheme="minorHAnsi" w:hAnsiTheme="minorHAnsi" w:cstheme="minorBidi"/>
          <w:b w:val="0"/>
          <w:bCs w:val="0"/>
          <w:caps w:val="0"/>
          <w:noProof/>
          <w:sz w:val="22"/>
          <w:szCs w:val="22"/>
          <w:lang w:eastAsia="en-US"/>
        </w:rPr>
        <w:tab/>
      </w:r>
      <w:r>
        <w:rPr>
          <w:noProof/>
        </w:rPr>
        <w:t>Outras Acepções da Palavra</w:t>
      </w:r>
      <w:r>
        <w:rPr>
          <w:noProof/>
        </w:rPr>
        <w:tab/>
      </w:r>
      <w:r>
        <w:rPr>
          <w:noProof/>
        </w:rPr>
        <w:fldChar w:fldCharType="begin"/>
      </w:r>
      <w:r>
        <w:rPr>
          <w:noProof/>
        </w:rPr>
        <w:instrText xml:space="preserve"> PAGEREF _Toc481667168 \h </w:instrText>
      </w:r>
      <w:r>
        <w:rPr>
          <w:noProof/>
        </w:rPr>
      </w:r>
      <w:r>
        <w:rPr>
          <w:noProof/>
        </w:rPr>
        <w:fldChar w:fldCharType="separate"/>
      </w:r>
      <w:r w:rsidR="00433E81">
        <w:rPr>
          <w:noProof/>
        </w:rPr>
        <w:t>32</w:t>
      </w:r>
      <w:r>
        <w:rPr>
          <w:noProof/>
        </w:rPr>
        <w:fldChar w:fldCharType="end"/>
      </w:r>
    </w:p>
    <w:p w:rsidR="00A90E14" w:rsidRPr="00A90E14" w:rsidRDefault="00A90E14">
      <w:pPr>
        <w:pStyle w:val="TOC2"/>
        <w:rPr>
          <w:rFonts w:cstheme="minorBidi"/>
          <w:b w:val="0"/>
          <w:bCs w:val="0"/>
          <w:noProof/>
          <w:sz w:val="22"/>
          <w:szCs w:val="22"/>
          <w:lang w:eastAsia="en-US"/>
        </w:rPr>
      </w:pPr>
      <w:r>
        <w:rPr>
          <w:noProof/>
        </w:rPr>
        <w:t>3.1</w:t>
      </w:r>
      <w:r w:rsidRPr="00A90E14">
        <w:rPr>
          <w:rFonts w:cstheme="minorBidi"/>
          <w:b w:val="0"/>
          <w:bCs w:val="0"/>
          <w:noProof/>
          <w:sz w:val="22"/>
          <w:szCs w:val="22"/>
          <w:lang w:eastAsia="en-US"/>
        </w:rPr>
        <w:tab/>
      </w:r>
      <w:r>
        <w:rPr>
          <w:noProof/>
        </w:rPr>
        <w:t>A Relação Entre as Quatro Definições</w:t>
      </w:r>
      <w:r>
        <w:rPr>
          <w:noProof/>
        </w:rPr>
        <w:tab/>
      </w:r>
      <w:r>
        <w:rPr>
          <w:noProof/>
        </w:rPr>
        <w:fldChar w:fldCharType="begin"/>
      </w:r>
      <w:r>
        <w:rPr>
          <w:noProof/>
        </w:rPr>
        <w:instrText xml:space="preserve"> PAGEREF _Toc481667169 \h </w:instrText>
      </w:r>
      <w:r>
        <w:rPr>
          <w:noProof/>
        </w:rPr>
      </w:r>
      <w:r>
        <w:rPr>
          <w:noProof/>
        </w:rPr>
        <w:fldChar w:fldCharType="separate"/>
      </w:r>
      <w:r w:rsidR="00433E81">
        <w:rPr>
          <w:noProof/>
        </w:rPr>
        <w:t>32</w:t>
      </w:r>
      <w:r>
        <w:rPr>
          <w:noProof/>
        </w:rPr>
        <w:fldChar w:fldCharType="end"/>
      </w:r>
    </w:p>
    <w:p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4</w:t>
      </w:r>
      <w:r w:rsidRPr="00A90E14">
        <w:rPr>
          <w:rFonts w:asciiTheme="minorHAnsi" w:hAnsiTheme="minorHAnsi" w:cstheme="minorBidi"/>
          <w:b w:val="0"/>
          <w:bCs w:val="0"/>
          <w:caps w:val="0"/>
          <w:noProof/>
          <w:sz w:val="22"/>
          <w:szCs w:val="22"/>
          <w:lang w:eastAsia="en-US"/>
        </w:rPr>
        <w:tab/>
      </w:r>
      <w:r>
        <w:rPr>
          <w:noProof/>
        </w:rPr>
        <w:t>Jogos Sérios e com Propósito</w:t>
      </w:r>
      <w:r>
        <w:rPr>
          <w:noProof/>
        </w:rPr>
        <w:tab/>
      </w:r>
      <w:r>
        <w:rPr>
          <w:noProof/>
        </w:rPr>
        <w:fldChar w:fldCharType="begin"/>
      </w:r>
      <w:r>
        <w:rPr>
          <w:noProof/>
        </w:rPr>
        <w:instrText xml:space="preserve"> PAGEREF _Toc481667170 \h </w:instrText>
      </w:r>
      <w:r>
        <w:rPr>
          <w:noProof/>
        </w:rPr>
      </w:r>
      <w:r>
        <w:rPr>
          <w:noProof/>
        </w:rPr>
        <w:fldChar w:fldCharType="separate"/>
      </w:r>
      <w:r w:rsidR="00433E81">
        <w:rPr>
          <w:noProof/>
        </w:rPr>
        <w:t>36</w:t>
      </w:r>
      <w:r>
        <w:rPr>
          <w:noProof/>
        </w:rPr>
        <w:fldChar w:fldCharType="end"/>
      </w:r>
    </w:p>
    <w:p w:rsidR="00A90E14" w:rsidRPr="00A90E14" w:rsidRDefault="00A90E14">
      <w:pPr>
        <w:pStyle w:val="TOC2"/>
        <w:rPr>
          <w:rFonts w:cstheme="minorBidi"/>
          <w:b w:val="0"/>
          <w:bCs w:val="0"/>
          <w:noProof/>
          <w:sz w:val="22"/>
          <w:szCs w:val="22"/>
          <w:lang w:eastAsia="en-US"/>
        </w:rPr>
      </w:pPr>
      <w:r>
        <w:rPr>
          <w:noProof/>
        </w:rPr>
        <w:t>4.1</w:t>
      </w:r>
      <w:r w:rsidRPr="00A90E14">
        <w:rPr>
          <w:rFonts w:cstheme="minorBidi"/>
          <w:b w:val="0"/>
          <w:bCs w:val="0"/>
          <w:noProof/>
          <w:sz w:val="22"/>
          <w:szCs w:val="22"/>
          <w:lang w:eastAsia="en-US"/>
        </w:rPr>
        <w:tab/>
      </w:r>
      <w:r>
        <w:rPr>
          <w:noProof/>
        </w:rPr>
        <w:t>Classificação de Jogos Sérios</w:t>
      </w:r>
      <w:r>
        <w:rPr>
          <w:noProof/>
        </w:rPr>
        <w:tab/>
      </w:r>
      <w:r>
        <w:rPr>
          <w:noProof/>
        </w:rPr>
        <w:fldChar w:fldCharType="begin"/>
      </w:r>
      <w:r>
        <w:rPr>
          <w:noProof/>
        </w:rPr>
        <w:instrText xml:space="preserve"> PAGEREF _Toc481667171 \h </w:instrText>
      </w:r>
      <w:r>
        <w:rPr>
          <w:noProof/>
        </w:rPr>
      </w:r>
      <w:r>
        <w:rPr>
          <w:noProof/>
        </w:rPr>
        <w:fldChar w:fldCharType="separate"/>
      </w:r>
      <w:r w:rsidR="00433E81">
        <w:rPr>
          <w:noProof/>
        </w:rPr>
        <w:t>37</w:t>
      </w:r>
      <w:r>
        <w:rPr>
          <w:noProof/>
        </w:rPr>
        <w:fldChar w:fldCharType="end"/>
      </w:r>
    </w:p>
    <w:p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5</w:t>
      </w:r>
      <w:r w:rsidRPr="00A90E14">
        <w:rPr>
          <w:rFonts w:asciiTheme="minorHAnsi" w:hAnsiTheme="minorHAnsi" w:cstheme="minorBidi"/>
          <w:b w:val="0"/>
          <w:bCs w:val="0"/>
          <w:caps w:val="0"/>
          <w:noProof/>
          <w:sz w:val="22"/>
          <w:szCs w:val="22"/>
          <w:lang w:eastAsia="en-US"/>
        </w:rPr>
        <w:tab/>
      </w:r>
      <w:r>
        <w:rPr>
          <w:noProof/>
        </w:rPr>
        <w:t>De que servem essas definições</w:t>
      </w:r>
      <w:r>
        <w:rPr>
          <w:noProof/>
        </w:rPr>
        <w:tab/>
      </w:r>
      <w:r>
        <w:rPr>
          <w:noProof/>
        </w:rPr>
        <w:fldChar w:fldCharType="begin"/>
      </w:r>
      <w:r>
        <w:rPr>
          <w:noProof/>
        </w:rPr>
        <w:instrText xml:space="preserve"> PAGEREF _Toc481667172 \h </w:instrText>
      </w:r>
      <w:r>
        <w:rPr>
          <w:noProof/>
        </w:rPr>
      </w:r>
      <w:r>
        <w:rPr>
          <w:noProof/>
        </w:rPr>
        <w:fldChar w:fldCharType="separate"/>
      </w:r>
      <w:r w:rsidR="00433E81">
        <w:rPr>
          <w:noProof/>
        </w:rPr>
        <w:t>41</w:t>
      </w:r>
      <w:r>
        <w:rPr>
          <w:noProof/>
        </w:rPr>
        <w:fldChar w:fldCharType="end"/>
      </w:r>
    </w:p>
    <w:p w:rsidR="00A90E14" w:rsidRDefault="00A90E14">
      <w:pPr>
        <w:pStyle w:val="TOC1"/>
        <w:tabs>
          <w:tab w:val="left" w:pos="1200"/>
          <w:tab w:val="right" w:leader="dot" w:pos="8828"/>
        </w:tabs>
        <w:rPr>
          <w:rFonts w:asciiTheme="minorHAnsi" w:hAnsiTheme="minorHAnsi" w:cstheme="minorBidi"/>
          <w:b w:val="0"/>
          <w:bCs w:val="0"/>
          <w:caps w:val="0"/>
          <w:noProof/>
          <w:sz w:val="22"/>
          <w:szCs w:val="22"/>
          <w:lang w:val="en-US" w:eastAsia="en-US"/>
        </w:rPr>
      </w:pPr>
      <w:r>
        <w:rPr>
          <w:noProof/>
        </w:rPr>
        <w:t>6</w:t>
      </w:r>
      <w:r>
        <w:rPr>
          <w:rFonts w:asciiTheme="minorHAnsi" w:hAnsiTheme="minorHAnsi" w:cstheme="minorBidi"/>
          <w:b w:val="0"/>
          <w:bCs w:val="0"/>
          <w:caps w:val="0"/>
          <w:noProof/>
          <w:sz w:val="22"/>
          <w:szCs w:val="22"/>
          <w:lang w:val="en-US" w:eastAsia="en-US"/>
        </w:rPr>
        <w:tab/>
      </w:r>
      <w:r>
        <w:rPr>
          <w:noProof/>
        </w:rPr>
        <w:t>Jogos Citados</w:t>
      </w:r>
      <w:r>
        <w:rPr>
          <w:noProof/>
        </w:rPr>
        <w:tab/>
      </w:r>
      <w:r>
        <w:rPr>
          <w:noProof/>
        </w:rPr>
        <w:fldChar w:fldCharType="begin"/>
      </w:r>
      <w:r>
        <w:rPr>
          <w:noProof/>
        </w:rPr>
        <w:instrText xml:space="preserve"> PAGEREF _Toc481667173 \h </w:instrText>
      </w:r>
      <w:r>
        <w:rPr>
          <w:noProof/>
        </w:rPr>
      </w:r>
      <w:r>
        <w:rPr>
          <w:noProof/>
        </w:rPr>
        <w:fldChar w:fldCharType="separate"/>
      </w:r>
      <w:r w:rsidR="00433E81">
        <w:rPr>
          <w:noProof/>
        </w:rPr>
        <w:t>42</w:t>
      </w:r>
      <w:r>
        <w:rPr>
          <w:noProof/>
        </w:rPr>
        <w:fldChar w:fldCharType="end"/>
      </w:r>
    </w:p>
    <w:p w:rsidR="00A90E14" w:rsidRDefault="00A90E14">
      <w:pPr>
        <w:pStyle w:val="TOC1"/>
        <w:tabs>
          <w:tab w:val="left" w:pos="1200"/>
          <w:tab w:val="right" w:leader="dot" w:pos="8828"/>
        </w:tabs>
        <w:rPr>
          <w:rFonts w:asciiTheme="minorHAnsi" w:hAnsiTheme="minorHAnsi" w:cstheme="minorBidi"/>
          <w:b w:val="0"/>
          <w:bCs w:val="0"/>
          <w:caps w:val="0"/>
          <w:noProof/>
          <w:sz w:val="22"/>
          <w:szCs w:val="22"/>
          <w:lang w:val="en-US" w:eastAsia="en-US"/>
        </w:rPr>
      </w:pPr>
      <w:r>
        <w:rPr>
          <w:noProof/>
        </w:rPr>
        <w:t>7</w:t>
      </w:r>
      <w:r>
        <w:rPr>
          <w:rFonts w:asciiTheme="minorHAnsi" w:hAnsiTheme="minorHAnsi" w:cstheme="minorBidi"/>
          <w:b w:val="0"/>
          <w:bCs w:val="0"/>
          <w:caps w:val="0"/>
          <w:noProof/>
          <w:sz w:val="22"/>
          <w:szCs w:val="22"/>
          <w:lang w:val="en-US" w:eastAsia="en-US"/>
        </w:rPr>
        <w:tab/>
      </w:r>
      <w:r>
        <w:rPr>
          <w:noProof/>
        </w:rPr>
        <w:t>Bibliografia</w:t>
      </w:r>
      <w:r>
        <w:rPr>
          <w:noProof/>
        </w:rPr>
        <w:tab/>
      </w:r>
      <w:r>
        <w:rPr>
          <w:noProof/>
        </w:rPr>
        <w:fldChar w:fldCharType="begin"/>
      </w:r>
      <w:r>
        <w:rPr>
          <w:noProof/>
        </w:rPr>
        <w:instrText xml:space="preserve"> PAGEREF _Toc481667174 \h </w:instrText>
      </w:r>
      <w:r>
        <w:rPr>
          <w:noProof/>
        </w:rPr>
      </w:r>
      <w:r>
        <w:rPr>
          <w:noProof/>
        </w:rPr>
        <w:fldChar w:fldCharType="separate"/>
      </w:r>
      <w:r w:rsidR="00433E81">
        <w:rPr>
          <w:noProof/>
        </w:rPr>
        <w:t>43</w:t>
      </w:r>
      <w:r>
        <w:rPr>
          <w:noProof/>
        </w:rPr>
        <w:fldChar w:fldCharType="end"/>
      </w:r>
    </w:p>
    <w:p w:rsidR="00583A4E" w:rsidRPr="00C75023" w:rsidRDefault="000A5477" w:rsidP="00A475F6">
      <w:pPr>
        <w:pStyle w:val="Abstract"/>
        <w:rPr>
          <w:lang w:val="pt-BR"/>
        </w:rPr>
      </w:pPr>
      <w:r>
        <w:rPr>
          <w:rFonts w:asciiTheme="majorHAnsi" w:hAnsiTheme="majorHAnsi" w:cstheme="majorHAnsi"/>
          <w:lang w:val="pt-BR"/>
        </w:rPr>
        <w:fldChar w:fldCharType="end"/>
      </w:r>
    </w:p>
    <w:p w:rsidR="00096ABF" w:rsidRDefault="00096ABF" w:rsidP="00096ABF"/>
    <w:p w:rsidR="002E6B63" w:rsidRPr="00096ABF" w:rsidRDefault="00042C97" w:rsidP="00096ABF">
      <w:pPr>
        <w:pStyle w:val="Heading1"/>
      </w:pPr>
      <w:bookmarkStart w:id="0" w:name="_Toc481667147"/>
      <w:r w:rsidRPr="00096ABF">
        <w:t>O que são jogos?</w:t>
      </w:r>
      <w:bookmarkEnd w:id="0"/>
      <w:r w:rsidRPr="00096ABF">
        <w:t xml:space="preserve"> </w:t>
      </w:r>
    </w:p>
    <w:p w:rsidR="00CF774B" w:rsidRDefault="00042C97" w:rsidP="00096ABF">
      <w:r>
        <w:t>A existência de uma discussão sobre o que é um jogo, ou se alguma atividade é ou não realmente um jogo pode surpreender quem a encontra pela primeira vez. Entretanto, no estudo de jogos, é importante entender o que estamos analisando ou criando. Para isso, é melhor que o conceito de jogo</w:t>
      </w:r>
      <w:r w:rsidR="0049005C">
        <w:t>, e outras coisas semelhantes a jogos,</w:t>
      </w:r>
      <w:r>
        <w:t xml:space="preserve"> esteja claro e que saibamos o quanto estamos nos afastando de um “jogo ideal” quando estamos </w:t>
      </w:r>
      <w:proofErr w:type="gramStart"/>
      <w:r>
        <w:t>criando um novo</w:t>
      </w:r>
      <w:proofErr w:type="gramEnd"/>
      <w:r>
        <w:t xml:space="preserve"> jogo.</w:t>
      </w:r>
    </w:p>
    <w:p w:rsidR="00CF774B" w:rsidRDefault="00CF774B" w:rsidP="00096ABF">
      <w:r>
        <w:t xml:space="preserve">Essa definição é essencial para o </w:t>
      </w:r>
      <w:r w:rsidRPr="002A6E93">
        <w:rPr>
          <w:rStyle w:val="Ludes"/>
        </w:rPr>
        <w:t>LUDES</w:t>
      </w:r>
      <w:r>
        <w:t xml:space="preserve">, </w:t>
      </w:r>
      <w:r w:rsidR="002A6E93">
        <w:t>já que jogos são nossos objetos de estudo. Desta forma, neste documento não só buscaremos uma definição para jogos, como também uma justificativa para a mesma.</w:t>
      </w:r>
    </w:p>
    <w:p w:rsidR="00AC2CA5" w:rsidRPr="00096ABF" w:rsidRDefault="00AC2CA5" w:rsidP="00096ABF">
      <w:r w:rsidRPr="00096ABF">
        <w:t>Definir jogo não é uma tarefa fácil. Uma das primeiras tentativas foi de Wittgenstein</w:t>
      </w:r>
      <w:r w:rsidR="00C91DDE" w:rsidRPr="00096ABF">
        <w:t>, que questionou</w:t>
      </w:r>
      <w:r w:rsidR="00186A9E" w:rsidRPr="00096ABF">
        <w:t>,</w:t>
      </w:r>
      <w:r w:rsidR="00C91DDE" w:rsidRPr="00096ABF">
        <w:t xml:space="preserve"> em certo ponto</w:t>
      </w:r>
      <w:r w:rsidR="0049005C">
        <w:t>:</w:t>
      </w:r>
      <w:r w:rsidR="00C91DDE" w:rsidRPr="00096ABF">
        <w:t xml:space="preserve"> “Alguém pode dizer que o conceito de jogo é um conceito com bordas desfocadas – mas um conceito desfocado é um conceito?”</w:t>
      </w:r>
      <w:r w:rsidR="00403CC8" w:rsidRPr="00096ABF">
        <w:fldChar w:fldCharType="begin"/>
      </w:r>
      <w:r w:rsidR="00CF774B">
        <w:instrText xml:space="preserve"> ADDIN ZOTERO_ITEM CSL_CITATION {"citationID":"2q56t39bbf","properties":{"formattedCitation":"(LUDWIG WITTGENSTEIN, 1958)","plainCitation":"(LUDWIG WITTGENSTEIN, 1958)"},"citationItems":[{"id":2391,"uris":["http://zotero.org/users/30732/items/MJ3T3BPS"],"uri":["http://zotero.org/users/30732/items/MJ3T3BPS"],"itemData":{"id":2391,"type":"book","title":"Philosophical Investigations","publisher":"Basil Blackwell","author":[{"literal":"Ludwig Wittgenstein"}],"issued":{"date-parts":[["1958"]]}}}],"schema":"https://github.com/citation-style-language/schema/raw/master/csl-citation.json"} </w:instrText>
      </w:r>
      <w:r w:rsidR="00403CC8" w:rsidRPr="00096ABF">
        <w:fldChar w:fldCharType="separate"/>
      </w:r>
      <w:r w:rsidR="00CF774B" w:rsidRPr="00CF774B">
        <w:t>(LUDWIG WITTGENSTEIN, 1958)</w:t>
      </w:r>
      <w:r w:rsidR="00403CC8" w:rsidRPr="00096ABF">
        <w:fldChar w:fldCharType="end"/>
      </w:r>
      <w:r w:rsidR="00C91DDE" w:rsidRPr="00096ABF">
        <w:t xml:space="preserve">. </w:t>
      </w:r>
      <w:r w:rsidRPr="00096ABF">
        <w:t>A quantidade enorme de definições existentes mostra que várias abordagens são poss</w:t>
      </w:r>
      <w:r w:rsidR="00403CC8" w:rsidRPr="00096ABF">
        <w:t xml:space="preserve">íveis, originando de áreas de conhecimento como a Filosofia, Sociologia, Computação, </w:t>
      </w:r>
      <w:proofErr w:type="spellStart"/>
      <w:r w:rsidR="00403CC8" w:rsidRPr="00096ABF">
        <w:t>Narratologia</w:t>
      </w:r>
      <w:proofErr w:type="spellEnd"/>
      <w:r w:rsidR="00403CC8" w:rsidRPr="00096ABF">
        <w:t xml:space="preserve">, </w:t>
      </w:r>
      <w:proofErr w:type="spellStart"/>
      <w:r w:rsidR="00403CC8" w:rsidRPr="00096ABF">
        <w:t>Ludologia</w:t>
      </w:r>
      <w:proofErr w:type="spellEnd"/>
      <w:r w:rsidR="00403CC8" w:rsidRPr="00096ABF">
        <w:t xml:space="preserve"> e outras.</w:t>
      </w:r>
    </w:p>
    <w:p w:rsidR="00AF390C" w:rsidRDefault="00AF390C" w:rsidP="00096ABF">
      <w:r w:rsidRPr="00AF390C">
        <w:t xml:space="preserve">Um fator, </w:t>
      </w:r>
      <w:r w:rsidR="009114F1">
        <w:t>aceito majoritariamente</w:t>
      </w:r>
      <w:r w:rsidRPr="00AF390C">
        <w:t>, é que os jogos existem na humanidade desde que ela surgiu. Na verdade alguns destes autores</w:t>
      </w:r>
      <w:r w:rsidR="009114F1">
        <w:t xml:space="preserve"> </w:t>
      </w:r>
      <w:r w:rsidR="009114F1">
        <w:fldChar w:fldCharType="begin"/>
      </w:r>
      <w:r w:rsidR="00CF774B">
        <w:instrText xml:space="preserve"> ADDIN ZOTERO_ITEM CSL_CITATION {"citationID":"qu3bbgab1","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9114F1">
        <w:fldChar w:fldCharType="separate"/>
      </w:r>
      <w:r w:rsidR="00CF774B" w:rsidRPr="00CF774B">
        <w:t>(HUIZINGA, 1971)</w:t>
      </w:r>
      <w:r w:rsidR="009114F1">
        <w:fldChar w:fldCharType="end"/>
      </w:r>
      <w:r w:rsidR="009114F1">
        <w:t xml:space="preserve"> </w:t>
      </w:r>
      <w:r w:rsidRPr="00096ABF">
        <w:fldChar w:fldCharType="begin"/>
      </w:r>
      <w:r w:rsidR="00CF774B">
        <w:instrText xml:space="preserve"> ADDIN ZOTERO_ITEM CSL_CITATION {"citationID":"2nUF5i9U","properties":{"formattedCitation":"(LUDWIG WITTGENSTEIN, 1958)","plainCitation":"(LUDWIG WITTGENSTEIN, 1958)"},"citationItems":[{"id":2391,"uris":["http://zotero.org/users/30732/items/MJ3T3BPS"],"uri":["http://zotero.org/users/30732/items/MJ3T3BPS"],"itemData":{"id":2391,"type":"book","title":"Philosophical Investigations","publisher":"Basil Blackwell","author":[{"literal":"Ludwig Wittgenstein"}],"issued":{"date-parts":[["1958"]]}}}],"schema":"https://github.com/citation-style-language/schema/raw/master/csl-citation.json"} </w:instrText>
      </w:r>
      <w:r w:rsidRPr="00096ABF">
        <w:fldChar w:fldCharType="separate"/>
      </w:r>
      <w:r w:rsidR="00CF774B" w:rsidRPr="00CF774B">
        <w:t>(LUDWIG WITTGENSTEIN, 1958)</w:t>
      </w:r>
      <w:r w:rsidRPr="00096ABF">
        <w:fldChar w:fldCharType="end"/>
      </w:r>
      <w:r w:rsidRPr="00AF390C">
        <w:t xml:space="preserve">, </w:t>
      </w:r>
      <w:r w:rsidR="009114F1">
        <w:t xml:space="preserve">com diferentes perspectivas, </w:t>
      </w:r>
      <w:r w:rsidRPr="00AF390C">
        <w:t xml:space="preserve">acreditam que </w:t>
      </w:r>
      <w:r w:rsidR="009114F1">
        <w:t>jogos</w:t>
      </w:r>
      <w:r w:rsidRPr="00AF390C">
        <w:t xml:space="preserve"> são anteriores ao próprio relacionamento humano</w:t>
      </w:r>
      <w:r w:rsidR="009114F1">
        <w:t xml:space="preserve"> ou à cultura</w:t>
      </w:r>
      <w:r w:rsidRPr="00AF390C">
        <w:t xml:space="preserve">. </w:t>
      </w:r>
    </w:p>
    <w:p w:rsidR="002E6B63" w:rsidRDefault="00042C97" w:rsidP="00096ABF">
      <w:r>
        <w:t xml:space="preserve">O jogo ideal tem as características típicas do </w:t>
      </w:r>
      <w:r w:rsidR="00C75023">
        <w:t>X</w:t>
      </w:r>
      <w:r>
        <w:t>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w:t>
      </w:r>
      <w:r w:rsidR="00583A4E">
        <w:t>Temporariamente</w:t>
      </w:r>
      <w:r>
        <w:t xml:space="preserve">, podemos seguir parte de uma definição simples proposta por Chris Crawford </w:t>
      </w:r>
      <w:r w:rsidR="00403CC8" w:rsidRPr="00403CC8">
        <w:t>(CRAWFORD, 2003)</w:t>
      </w:r>
      <w:r w:rsidR="00403CC8">
        <w:t xml:space="preserve">, </w:t>
      </w:r>
      <w:r>
        <w:t>que exige, entre outras coisas, que um jogo seja interativo, tenha objetivos, competição e que permita que um jogador ataque o outro de alguma forma</w:t>
      </w:r>
      <w:r w:rsidR="00A475F6">
        <w:rPr>
          <w:rStyle w:val="FootnoteReference"/>
        </w:rPr>
        <w:footnoteReference w:id="1"/>
      </w:r>
      <w:r>
        <w:t xml:space="preserve">. </w:t>
      </w:r>
    </w:p>
    <w:p w:rsidR="002E6B63" w:rsidRDefault="00042C97" w:rsidP="00096ABF">
      <w:r>
        <w:t xml:space="preserve">Quando deixamos de verificar uma dessas características, ou outras que veremos mais tarde, nos afastamos do jogo ideal. Em certo ponto, podemos nos afastar tanto que a atividade deixa de ser reconhecida como um jogo. Muitas vezes, porém, nos afastamos apenas um pouco e ficamos no espaço que </w:t>
      </w:r>
      <w:proofErr w:type="spellStart"/>
      <w:r>
        <w:t>Jesper</w:t>
      </w:r>
      <w:proofErr w:type="spellEnd"/>
      <w:r>
        <w:t xml:space="preserve"> </w:t>
      </w:r>
      <w:proofErr w:type="spellStart"/>
      <w:r>
        <w:t>Juul</w:t>
      </w:r>
      <w:proofErr w:type="spellEnd"/>
      <w:r w:rsidR="00403CC8">
        <w:t xml:space="preserve"> </w:t>
      </w:r>
      <w:r w:rsidR="00403CC8">
        <w:fldChar w:fldCharType="begin"/>
      </w:r>
      <w:r w:rsidR="00CF774B">
        <w:instrText xml:space="preserve"> ADDIN ZOTERO_ITEM CSL_CITATION {"citationID":"9969ke0cq","properties":{"formattedCitation":"(JUUL, 2012)","plainCitation":"(JUUL, 2012)"},"citationItems":[{"id":14453,"uris":["http://zotero.org/users/30732/items/WXZNGMVE"],"uri":["http://zotero.org/users/30732/items/WXZNGMVE"],"itemData":{"id":14453,"type":"book","title":"A Casual Revolution: Reinventing Video Games and Their Players","publisher":"The MIT Press","publisher-place":"Cambridge, MA","number-of-pages":"264","source":"Amazon.com","event-place":"Cambridge, MA","abstract":"We used to think that video games were mostly for young men, but with the success of the Nintendo Wii, and the proliferation of games in browsers, cell phone games, and social games video games changed changed fundamentally in the years from 2000 to 2010. These new casual games are now played by men and women, young and old. Players need not possess an intimate knowledge of video game history or devote weeks or months to play. At the same time, many players of casual games show a dedication and skill that is anything but casual. In A Casual Revolution, Jesper Juul describes this as a reinvention of video games, and of our image of video game players, and explores what this tells us about the players, the games, and their interaction. With this reinvention of video games, the game industry reconnects with a general audience. Many of today's casual game players once enjoyed  Pac-Man, Tetris, and other early games, only to drop out when video games became more time-consuming and complex. Juul shows that it is only by understanding what a game requires of players, what players bring to a game, how the game industry works, and how video games have developed historically that we can understand what makes video games fun and why we choose to play (or not to play) them.","ISBN":"978-0-262-51739-3","note":"00272","shortTitle":"A Casual Revolution","language":"English","author":[{"family":"Juul","given":"Jesper"}],"issued":{"date-parts":[["2012",2,10]]}}}],"schema":"https://github.com/citation-style-language/schema/raw/master/csl-citation.json"} </w:instrText>
      </w:r>
      <w:r w:rsidR="00403CC8">
        <w:fldChar w:fldCharType="separate"/>
      </w:r>
      <w:r w:rsidR="00CF774B" w:rsidRPr="00CF774B">
        <w:t>(JUUL, 2012)</w:t>
      </w:r>
      <w:r w:rsidR="00403CC8">
        <w:fldChar w:fldCharType="end"/>
      </w:r>
      <w:r>
        <w:t xml:space="preserve"> chama de casos de fronteira.</w:t>
      </w:r>
    </w:p>
    <w:p w:rsidR="002E6B63" w:rsidRDefault="00042C97" w:rsidP="00096ABF">
      <w:r>
        <w:t xml:space="preserve">Alguns “jogos” como 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são claramente um jogo. Neles, dois jogadores se alternam, fazendo jogadas válidas, segundo regras combinadas, perseguindo uma vitória (eliminar o rei adversário). Essas jogadas não só avançam o jogador, ou suas peças, em direção ao objetivo, como também podem atrasar o adversário ou suas peças, por meio de ataques, como “capturar” uma peça, posições ou estratégias. </w:t>
      </w:r>
    </w:p>
    <w:p w:rsidR="002E6B63" w:rsidRDefault="00042C97" w:rsidP="00096ABF">
      <w:pPr>
        <w:pStyle w:val="Picture"/>
      </w:pPr>
      <w:r w:rsidRPr="00096ABF">
        <w:rPr>
          <w:lang w:val="en-US" w:eastAsia="en-US"/>
        </w:rPr>
        <w:drawing>
          <wp:inline distT="0" distB="0" distL="0" distR="0">
            <wp:extent cx="4320000" cy="2862000"/>
            <wp:effectExtent l="0" t="0" r="4445" b="0"/>
            <wp:docPr id="4"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1"/>
                    <a:srcRect/>
                    <a:stretch>
                      <a:fillRect/>
                    </a:stretch>
                  </pic:blipFill>
                  <pic:spPr>
                    <a:xfrm>
                      <a:off x="0" y="0"/>
                      <a:ext cx="4320000" cy="2862000"/>
                    </a:xfrm>
                    <a:prstGeom prst="rect">
                      <a:avLst/>
                    </a:prstGeom>
                    <a:ln/>
                  </pic:spPr>
                </pic:pic>
              </a:graphicData>
            </a:graphic>
          </wp:inline>
        </w:drawing>
      </w:r>
    </w:p>
    <w:p w:rsidR="002E6B63" w:rsidRPr="0049005C" w:rsidRDefault="00042C97" w:rsidP="0049005C">
      <w:pPr>
        <w:pStyle w:val="Caption"/>
      </w:pPr>
      <w:r w:rsidRPr="0049005C">
        <w:t>F</w:t>
      </w:r>
      <w:r w:rsidR="00583A4E">
        <w:t>i</w:t>
      </w:r>
      <w:r w:rsidRPr="0049005C">
        <w:t>g</w:t>
      </w:r>
      <w:r w:rsidR="00583A4E">
        <w:t xml:space="preserve">ura </w:t>
      </w:r>
      <w:r w:rsidR="00196E36">
        <w:fldChar w:fldCharType="begin"/>
      </w:r>
      <w:r w:rsidR="00196E36">
        <w:instrText xml:space="preserve"> SEQ </w:instrText>
      </w:r>
      <w:r w:rsidR="004D44C0">
        <w:instrText>Figura</w:instrText>
      </w:r>
      <w:r w:rsidR="00196E36">
        <w:instrText xml:space="preserve"> </w:instrText>
      </w:r>
      <w:r w:rsidR="00196E36">
        <w:fldChar w:fldCharType="separate"/>
      </w:r>
      <w:r w:rsidR="00433E81">
        <w:rPr>
          <w:noProof/>
        </w:rPr>
        <w:t>1</w:t>
      </w:r>
      <w:r w:rsidR="00196E36">
        <w:rPr>
          <w:noProof/>
        </w:rPr>
        <w:fldChar w:fldCharType="end"/>
      </w:r>
      <w:r w:rsidRPr="0049005C">
        <w:t>.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rsidRPr="0049005C">
        <w:t>, um dos jogos mais jogados do mundo. (Foto por Christian V.)</w:t>
      </w:r>
      <w:r w:rsidR="00D81548">
        <w:rPr>
          <w:rStyle w:val="FootnoteReference"/>
        </w:rPr>
        <w:footnoteReference w:id="2"/>
      </w:r>
    </w:p>
    <w:p w:rsidR="002E6B63" w:rsidRDefault="00042C97" w:rsidP="00096ABF">
      <w:r>
        <w:t>Outras atividades são similares a jogos, mas não são jogos “propriamente ditos”. Os passatempos solitários, como o “</w:t>
      </w:r>
      <w:proofErr w:type="spellStart"/>
      <w:r>
        <w:rPr>
          <w:i/>
        </w:rPr>
        <w:t>Minesweeper</w:t>
      </w:r>
      <w:proofErr w:type="spellEnd"/>
      <w:r w:rsidR="00C75023">
        <w:rPr>
          <w:i/>
        </w:rPr>
        <w:fldChar w:fldCharType="begin"/>
      </w:r>
      <w:r w:rsidR="00C75023">
        <w:instrText xml:space="preserve"> XE "</w:instrText>
      </w:r>
      <w:r w:rsidR="00C75023" w:rsidRPr="00E23AF9">
        <w:rPr>
          <w:i/>
        </w:rPr>
        <w:instrText>Minesweeper</w:instrText>
      </w:r>
      <w:r w:rsidR="00C75023">
        <w:instrText xml:space="preserve">" </w:instrText>
      </w:r>
      <w:r w:rsidR="00C75023">
        <w:rPr>
          <w:i/>
        </w:rPr>
        <w:fldChar w:fldCharType="end"/>
      </w:r>
      <w:r>
        <w:t>”™, são muito similares a outros jogos eletrônicos, podendo ser até tratados como jogos de uma forma mais geral, mas não são jogos na acepção mais estrita da palavra. Nos passatempos não temos um adversário e nem sofremos ataques.</w:t>
      </w:r>
    </w:p>
    <w:p w:rsidR="002E6B63" w:rsidRDefault="00042C97" w:rsidP="00096ABF">
      <w:r>
        <w:t xml:space="preserve">É interessante notar que não há uma </w:t>
      </w:r>
      <w:r w:rsidR="00186A9E">
        <w:t xml:space="preserve">única definição precisa </w:t>
      </w:r>
      <w:r>
        <w:t>na literatura sobre o que é um jogo</w:t>
      </w:r>
      <w:r w:rsidR="00186A9E">
        <w:t>, mas sim várias definições que são aceitas como pelo menos parcialmente válidas e discutidas</w:t>
      </w:r>
      <w:r>
        <w:t xml:space="preserve">. Porém, certamente todos reconhecem um jogo no dia a dia. Voltando a </w:t>
      </w:r>
      <w:proofErr w:type="spellStart"/>
      <w:r>
        <w:t>Jesper</w:t>
      </w:r>
      <w:proofErr w:type="spellEnd"/>
      <w:r>
        <w:t xml:space="preserve"> </w:t>
      </w:r>
      <w:proofErr w:type="spellStart"/>
      <w:r>
        <w:t>Juul</w:t>
      </w:r>
      <w:proofErr w:type="spellEnd"/>
      <w:r>
        <w:t>, ele considera que jogos possuem regras fixas, resultado variável, resultado valorizado, consequências negociáveis, ligação do jogador com o resultado e esforço do jogador</w:t>
      </w:r>
      <w:r w:rsidR="00403CC8">
        <w:t xml:space="preserve"> </w:t>
      </w:r>
      <w:r w:rsidR="00403CC8">
        <w:fldChar w:fldCharType="begin"/>
      </w:r>
      <w:r w:rsidR="00CF774B">
        <w:instrText xml:space="preserve"> ADDIN ZOTERO_ITEM CSL_CITATION {"citationID":"29hq6fvetu","properties":{"formattedCitation":"(JUUL, 2012)","plainCitation":"(JUUL, 2012)"},"citationItems":[{"id":14453,"uris":["http://zotero.org/users/30732/items/WXZNGMVE"],"uri":["http://zotero.org/users/30732/items/WXZNGMVE"],"itemData":{"id":14453,"type":"book","title":"A Casual Revolution: Reinventing Video Games and Their Players","publisher":"The MIT Press","publisher-place":"Cambridge, MA","number-of-pages":"264","source":"Amazon.com","event-place":"Cambridge, MA","abstract":"We used to think that video games were mostly for young men, but with the success of the Nintendo Wii, and the proliferation of games in browsers, cell phone games, and social games video games changed changed fundamentally in the years from 2000 to 2010. These new casual games are now played by men and women, young and old. Players need not possess an intimate knowledge of video game history or devote weeks or months to play. At the same time, many players of casual games show a dedication and skill that is anything but casual. In A Casual Revolution, Jesper Juul describes this as a reinvention of video games, and of our image of video game players, and explores what this tells us about the players, the games, and their interaction. With this reinvention of video games, the game industry reconnects with a general audience. Many of today's casual game players once enjoyed  Pac-Man, Tetris, and other early games, only to drop out when video games became more time-consuming and complex. Juul shows that it is only by understanding what a game requires of players, what players bring to a game, how the game industry works, and how video games have developed historically that we can understand what makes video games fun and why we choose to play (or not to play) them.","ISBN":"978-0-262-51739-3","note":"00272","shortTitle":"A Casual Revolution","language":"English","author":[{"family":"Juul","given":"Jesper"}],"issued":{"date-parts":[["2012",2,10]]}}}],"schema":"https://github.com/citation-style-language/schema/raw/master/csl-citation.json"} </w:instrText>
      </w:r>
      <w:r w:rsidR="00403CC8">
        <w:fldChar w:fldCharType="separate"/>
      </w:r>
      <w:r w:rsidR="00CF774B" w:rsidRPr="00CF774B">
        <w:t>(JUUL, 2012)</w:t>
      </w:r>
      <w:r w:rsidR="00403CC8">
        <w:fldChar w:fldCharType="end"/>
      </w:r>
      <w:r>
        <w:t xml:space="preserve">. Nesse caso, jogos com regras flexíveis, como o surpreendente </w:t>
      </w:r>
      <w:proofErr w:type="spellStart"/>
      <w:r>
        <w:rPr>
          <w:i/>
        </w:rPr>
        <w:t>Nomic</w:t>
      </w:r>
      <w:proofErr w:type="spellEnd"/>
      <w:r>
        <w:t xml:space="preserve">, um jogo inventado por Peter </w:t>
      </w:r>
      <w:proofErr w:type="spellStart"/>
      <w:r>
        <w:t>Suber</w:t>
      </w:r>
      <w:proofErr w:type="spellEnd"/>
      <w:r>
        <w:t xml:space="preserve"> cujo o movimento principal é mudar as regras do jogo, passam a ser casos de fronteira</w:t>
      </w:r>
      <w:r w:rsidR="00403CC8">
        <w:t xml:space="preserve"> </w:t>
      </w:r>
      <w:r w:rsidR="00403CC8">
        <w:fldChar w:fldCharType="begin"/>
      </w:r>
      <w:r w:rsidR="00CF774B">
        <w:instrText xml:space="preserve"> ADDIN ZOTERO_ITEM CSL_CITATION {"citationID":"183otqrcl","properties":{"formattedCitation":"(SUBER, 1996)","plainCitation":"(SUBER, 1996)"},"citationItems":[{"id":1519,"uris":["http://zotero.org/groups/38119/items/MWFI3PTQ"],"uri":["http://zotero.org/groups/38119/items/MWFI3PTQ"],"itemData":{"id":1519,"type":"webpage","title":"Nomic: A Game of Self-Amendment","URL":"http://www.earlham.edu/~peters/nomic.htm","author":[{"family":"Suber","given":"Peter"}],"issued":{"date-parts":[["1996"]]},"accessed":{"date-parts":[["2011",4,18]]}}}],"schema":"https://github.com/citation-style-language/schema/raw/master/csl-citation.json"} </w:instrText>
      </w:r>
      <w:r w:rsidR="00403CC8">
        <w:fldChar w:fldCharType="separate"/>
      </w:r>
      <w:r w:rsidR="00CF774B" w:rsidRPr="00CF774B">
        <w:t>(SUBER, 1996)</w:t>
      </w:r>
      <w:r w:rsidR="00403CC8">
        <w:fldChar w:fldCharType="end"/>
      </w:r>
      <w:r>
        <w:t xml:space="preserve">. </w:t>
      </w:r>
    </w:p>
    <w:p w:rsidR="002E6B63" w:rsidRDefault="00042C97" w:rsidP="00096ABF">
      <w:r>
        <w:t xml:space="preserve">Outras coisas a que chamamos de jogos, mais especificamente os jogos de azar ou esportes, não são objetivo deste texto. </w:t>
      </w:r>
      <w:r w:rsidR="00186A9E">
        <w:t>Em inglês a literatura acadêmica os trat</w:t>
      </w:r>
      <w:r w:rsidR="00A448AD">
        <w:t>a</w:t>
      </w:r>
      <w:r w:rsidR="00186A9E">
        <w:t xml:space="preserve"> normalmente com “</w:t>
      </w:r>
      <w:proofErr w:type="spellStart"/>
      <w:r w:rsidR="00186A9E">
        <w:t>gambling</w:t>
      </w:r>
      <w:proofErr w:type="spellEnd"/>
      <w:r w:rsidR="00186A9E">
        <w:t>” em vez de “</w:t>
      </w:r>
      <w:proofErr w:type="spellStart"/>
      <w:r w:rsidR="00186A9E">
        <w:t>gaming</w:t>
      </w:r>
      <w:proofErr w:type="spellEnd"/>
      <w:r w:rsidR="00186A9E">
        <w:t xml:space="preserve">”. </w:t>
      </w:r>
      <w:r>
        <w:t xml:space="preserve">A nossa forma de pensar ao criar um jogo está voltada ao entretenimento do jogador, </w:t>
      </w:r>
      <w:r w:rsidR="00186A9E">
        <w:t xml:space="preserve">mesmo em jogos sérios, </w:t>
      </w:r>
      <w:r>
        <w:t>enquanto os jogos de azar envolvem ganhar ou perder dinheiro e outras emoções bastante diferentes das que temos quando jogamos uma partida de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entre amigos.</w:t>
      </w:r>
    </w:p>
    <w:p w:rsidR="002E6B63" w:rsidRDefault="00042C97" w:rsidP="00096ABF">
      <w:r>
        <w:t xml:space="preserve">Também estamos sujeitos, no estudo de jogos, a confusão que existe em línguas diferentes do </w:t>
      </w:r>
      <w:bookmarkStart w:id="1" w:name="_GoBack"/>
      <w:bookmarkEnd w:id="1"/>
      <w:r>
        <w:t>português entre os sentidos de “brincar” e “jogar”: como “</w:t>
      </w:r>
      <w:r>
        <w:rPr>
          <w:i/>
        </w:rPr>
        <w:t>play</w:t>
      </w:r>
      <w:r>
        <w:t>” em inglês ou “</w:t>
      </w:r>
      <w:proofErr w:type="spellStart"/>
      <w:r>
        <w:t>jouer</w:t>
      </w:r>
      <w:proofErr w:type="spellEnd"/>
      <w:r>
        <w:t xml:space="preserve">” em francês. Essa confusão é muitas vezes </w:t>
      </w:r>
      <w:r w:rsidR="00A475F6">
        <w:t>bem-vinda</w:t>
      </w:r>
      <w:r>
        <w:t>, já que a fronteira entre que é um jogo e o que é uma brincadeira e o que é um jogo não precisa ser muito clara. Por exemplo, o brinquedo Pula Pirata™ não é verdadeiramente um jogo</w:t>
      </w:r>
      <w:r w:rsidR="00D81548">
        <w:rPr>
          <w:rStyle w:val="FootnoteReference"/>
        </w:rPr>
        <w:footnoteReference w:id="3"/>
      </w:r>
      <w:r>
        <w:t>, apesar de ser anunciado e usado como um.</w:t>
      </w:r>
    </w:p>
    <w:p w:rsidR="002E6B63" w:rsidRPr="00096ABF" w:rsidRDefault="00042C97" w:rsidP="00CF774B">
      <w:pPr>
        <w:pStyle w:val="Heading1"/>
      </w:pPr>
      <w:bookmarkStart w:id="2" w:name="_Toc481667148"/>
      <w:r w:rsidRPr="00096ABF">
        <w:t>Uma definição para jogos</w:t>
      </w:r>
      <w:bookmarkEnd w:id="2"/>
    </w:p>
    <w:p w:rsidR="002E6B63" w:rsidRDefault="00042C97" w:rsidP="00096ABF">
      <w:r>
        <w:t xml:space="preserve">Baseado em várias definições de jogos encontradas na literatura e repetidas em diversos artigos introdutórios </w:t>
      </w:r>
      <w:proofErr w:type="gramStart"/>
      <w:r>
        <w:t>e também</w:t>
      </w:r>
      <w:proofErr w:type="gramEnd"/>
      <w:r>
        <w:t xml:space="preserve"> na observação e análise detalhada do que acontece quando jogamos, propomos uma definição de jogos em vários níveis, que permitem o estudo da área.</w:t>
      </w:r>
    </w:p>
    <w:p w:rsidR="002E6B63" w:rsidRDefault="00042C97" w:rsidP="00096ABF">
      <w:r>
        <w:t>A primeira definição é de um jogo ideal, ou seja, um jogo cuja finalidade é servir de modelo teórico</w:t>
      </w:r>
      <w:r w:rsidR="00186A9E">
        <w:t xml:space="preserve"> a nossos estudos:</w:t>
      </w:r>
      <w:r>
        <w:t xml:space="preserve"> </w:t>
      </w:r>
    </w:p>
    <w:p w:rsidR="002E6B63" w:rsidRDefault="00042C97" w:rsidP="004F3843">
      <w:pPr>
        <w:ind w:left="567" w:right="758" w:firstLine="0"/>
        <w:rPr>
          <w:rFonts w:eastAsia="Cambria"/>
        </w:rPr>
      </w:pPr>
      <w:r>
        <w:rPr>
          <w:rFonts w:eastAsia="Cambria"/>
        </w:rPr>
        <w:t xml:space="preserve">Jogos são atividades sociais e culturais voluntárias, significativas, fortemente absorventes, não-produtivas, que se utilizam de um mundo abstrato, com efeitos negociados no mundo real, e cujo desenvolvimento e resultado final é incerto, onde um ou mais jogadores, ou equipes de jogadores, modificam interativamente e de forma quantificável o estado de um sistema artificial, possivelmente em busca de objetivos conflitantes, por meio de decisões e ações, algumas com a capacidade de atrapalhar o adversário, sendo todo o processo regulado, orientado e limitado, por regras aceitas, e obtendo, com isso, uma recompensa psicológica, normalmente na forma de diversão, entretenimento, ou sensação de vitória sobre um adversário ou desafio. </w:t>
      </w:r>
    </w:p>
    <w:p w:rsidR="00724CDF" w:rsidRDefault="00042C97" w:rsidP="00096ABF">
      <w:r>
        <w:t>Essa definição foi baseada em definições prévias de</w:t>
      </w:r>
      <w:r w:rsidR="00724CDF">
        <w:t xml:space="preserve"> </w:t>
      </w:r>
      <w:r w:rsidR="00724CDF">
        <w:fldChar w:fldCharType="begin"/>
      </w:r>
      <w:r w:rsidR="00CF774B">
        <w:instrText xml:space="preserve"> ADDIN ZOTERO_ITEM CSL_CITATION {"citationID":"4gb0cn0mn","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724CDF">
        <w:fldChar w:fldCharType="separate"/>
      </w:r>
      <w:r w:rsidR="00CF774B" w:rsidRPr="00CF774B">
        <w:t>(SALEN; ZIMMERMAN, 2003)</w:t>
      </w:r>
      <w:r w:rsidR="00724CDF">
        <w:fldChar w:fldCharType="end"/>
      </w:r>
      <w:r w:rsidR="00724CDF">
        <w:t xml:space="preserve"> </w:t>
      </w:r>
      <w:r w:rsidR="00724CDF">
        <w:fldChar w:fldCharType="begin"/>
      </w:r>
      <w:r w:rsidR="00CF774B">
        <w:instrText xml:space="preserve"> ADDIN ZOTERO_ITEM CSL_CITATION {"citationID":"auyk0Rcb","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724CDF">
        <w:fldChar w:fldCharType="separate"/>
      </w:r>
      <w:r w:rsidR="00CF774B" w:rsidRPr="00CF774B">
        <w:t>(HUIZINGA, 1971)</w:t>
      </w:r>
      <w:r w:rsidR="00724CDF">
        <w:fldChar w:fldCharType="end"/>
      </w:r>
      <w:r w:rsidR="00724CDF">
        <w:t xml:space="preserve"> </w:t>
      </w:r>
      <w:r w:rsidR="00724CDF">
        <w:fldChar w:fldCharType="begin"/>
      </w:r>
      <w:r w:rsidR="00CF774B">
        <w:instrText xml:space="preserve"> ADDIN ZOTERO_ITEM CSL_CITATION {"citationID":"2bbud6uqlr","properties":{"formattedCitation":"(CRAWFORD, 2003)","plainCitation":"(CRAWFORD, 2003)"},"citationItems":[{"id":1481,"uris":["http://zotero.org/groups/38119/items/M9BMDNGR"],"uri":["http://zotero.org/groups/38119/items/M9BMDNGR"],"itemData":{"id":1481,"type":"book","title":"Chris Crawford on Game Design","publisher":"New Riders Games","source":"Amazon.com","ISBN":"0-13-146099-4","call-number":"0243","author":[{"family":"Crawford","given":"Chris"}],"issued":{"date-parts":[["2003",6,28]]}}}],"schema":"https://github.com/citation-style-language/schema/raw/master/csl-citation.json"} </w:instrText>
      </w:r>
      <w:r w:rsidR="00724CDF">
        <w:fldChar w:fldCharType="separate"/>
      </w:r>
      <w:r w:rsidR="00CF774B" w:rsidRPr="00CF774B">
        <w:t>(CRAWFORD, 2003)</w:t>
      </w:r>
      <w:r w:rsidR="00724CDF">
        <w:fldChar w:fldCharType="end"/>
      </w:r>
      <w:r w:rsidR="00724CDF">
        <w:t xml:space="preserve"> </w:t>
      </w:r>
      <w:r w:rsidR="00724CDF">
        <w:fldChar w:fldCharType="begin"/>
      </w:r>
      <w:r w:rsidR="00CF774B">
        <w:instrText xml:space="preserve"> ADDIN ZOTERO_ITEM CSL_CITATION {"citationID":"2fpdctrjf0","properties":{"formattedCitation":"(CAILLOIS, 2001)","plainCitation":"(CAILLOIS, 2001)"},"citationItems":[{"id":1955,"uris":["http://zotero.org/groups/38119/items/WDZPFSBR"],"uri":["http://zotero.org/groups/38119/items/WDZPFSBR"],"itemData":{"id":1955,"type":"book","title":"Man, Play and Games","publisher":"University of Illinois Press","source":"Amazon.com","ISBN":"0-252-07033-X","call-number":"1745","author":[{"family":"Caillois","given":"Roger"}],"issued":{"date-parts":[["2001"]]}}}],"schema":"https://github.com/citation-style-language/schema/raw/master/csl-citation.json"} </w:instrText>
      </w:r>
      <w:r w:rsidR="00724CDF">
        <w:fldChar w:fldCharType="separate"/>
      </w:r>
      <w:r w:rsidR="00CF774B" w:rsidRPr="00CF774B">
        <w:t>(CAILLOIS, 2001)</w:t>
      </w:r>
      <w:r w:rsidR="00724CDF">
        <w:fldChar w:fldCharType="end"/>
      </w:r>
      <w:r w:rsidR="00724CDF">
        <w:t xml:space="preserve"> </w:t>
      </w:r>
      <w:r w:rsidR="00724CDF">
        <w:fldChar w:fldCharType="begin"/>
      </w:r>
      <w:r w:rsidR="00CF774B">
        <w:instrText xml:space="preserve"> ADDIN ZOTERO_ITEM CSL_CITATION {"citationID":"pqasjh4ru","properties":{"formattedCitation":"(JUUL, 2012)","plainCitation":"(JUUL, 2012)"},"citationItems":[{"id":14453,"uris":["http://zotero.org/users/30732/items/WXZNGMVE"],"uri":["http://zotero.org/users/30732/items/WXZNGMVE"],"itemData":{"id":14453,"type":"book","title":"A Casual Revolution: Reinventing Video Games and Their Players","publisher":"The MIT Press","publisher-place":"Cambridge, MA","number-of-pages":"264","source":"Amazon.com","event-place":"Cambridge, MA","abstract":"We used to think that video games were mostly for young men, but with the success of the Nintendo Wii, and the proliferation of games in browsers, cell phone games, and social games video games changed changed fundamentally in the years from 2000 to 2010. These new casual games are now played by men and women, young and old. Players need not possess an intimate knowledge of video game history or devote weeks or months to play. At the same time, many players of casual games show a dedication and skill that is anything but casual. In A Casual Revolution, Jesper Juul describes this as a reinvention of video games, and of our image of video game players, and explores what this tells us about the players, the games, and their interaction. With this reinvention of video games, the game industry reconnects with a general audience. Many of today's casual game players once enjoyed  Pac-Man, Tetris, and other early games, only to drop out when video games became more time-consuming and complex. Juul shows that it is only by understanding what a game requires of players, what players bring to a game, how the game industry works, and how video games have developed historically that we can understand what makes video games fun and why we choose to play (or not to play) them.","ISBN":"978-0-262-51739-3","note":"00272","shortTitle":"A Casual Revolution","language":"English","author":[{"family":"Juul","given":"Jesper"}],"issued":{"date-parts":[["2012",2,10]]}}}],"schema":"https://github.com/citation-style-language/schema/raw/master/csl-citation.json"} </w:instrText>
      </w:r>
      <w:r w:rsidR="00724CDF">
        <w:fldChar w:fldCharType="separate"/>
      </w:r>
      <w:r w:rsidR="00CF774B" w:rsidRPr="00CF774B">
        <w:t>(JUUL, 2012)</w:t>
      </w:r>
      <w:r w:rsidR="00724CDF">
        <w:fldChar w:fldCharType="end"/>
      </w:r>
      <w:r w:rsidR="00724CDF">
        <w:t xml:space="preserve"> </w:t>
      </w:r>
      <w:r w:rsidR="00724CDF">
        <w:fldChar w:fldCharType="begin"/>
      </w:r>
      <w:r w:rsidR="00CF774B">
        <w:instrText xml:space="preserve"> ADDIN ZOTERO_ITEM CSL_CITATION {"citationID":"214s1jjuf6","properties":{"formattedCitation":"(SUITS; HURKA, 2014)","plainCitation":"(SUITS; HURKA, 2014)"},"citationItems":[{"id":2593,"uris":["http://zotero.org/users/30732/items/X8BZHG59"],"uri":["http://zotero.org/users/30732/items/X8BZHG59"],"itemData":{"id":2593,"type":"book","title":"The Grasshopper - Third Edition: Games, Life and Utopia","publisher":"Broadview Press","publisher-place":"Peterborought, Ont","number-of-pages":"264","edition":"3 edition","source":"Amazon","event-place":"Peterborought, Ont","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ISBN":"978-1-55481-215-8","shortTitle":"The Grasshopper - Third Edition","language":"English","author":[{"family":"Suits","given":"Bernard"},{"family":"Hurka","given":"Thomas"}],"issued":{"date-parts":[["2014",4,3]]}}}],"schema":"https://github.com/citation-style-language/schema/raw/master/csl-citation.json"} </w:instrText>
      </w:r>
      <w:r w:rsidR="00724CDF">
        <w:fldChar w:fldCharType="separate"/>
      </w:r>
      <w:r w:rsidR="00CF774B" w:rsidRPr="00CF774B">
        <w:t>(SUITS; HURKA, 2014)</w:t>
      </w:r>
      <w:r w:rsidR="00724CDF">
        <w:fldChar w:fldCharType="end"/>
      </w:r>
      <w:r w:rsidR="00724CDF">
        <w:t xml:space="preserve"> </w:t>
      </w:r>
      <w:r w:rsidR="00724CDF">
        <w:fldChar w:fldCharType="begin"/>
      </w:r>
      <w:r w:rsidR="00CF774B">
        <w:instrText xml:space="preserve"> ADDIN ZOTERO_ITEM CSL_CITATION {"citationID":"rkivmg6au","properties":{"formattedCitation":"(SUTTON-SMITH, 2001)","plainCitation":"(SUTTON-SMITH, 2001)"},"citationItems":[{"id":2504,"uris":["http://zotero.org/users/30732/items/WFUQBTX4"],"uri":["http://zotero.org/users/30732/items/WFUQBTX4"],"itemData":{"id":2504,"type":"book","title":"The Ambiguity of Play","publisher":"Harvard University Press","publisher-place":"Cambridge, Mass.","number-of-pages":"288","edition":"Revised ed. edition","source":"Amazon","event-place":"Cambridge, Mass.","abstract":"Every child knows what it means to play, but the rest of us can merely speculate. Is it a kind of adaptation, teaching us skills, inducting us into certain communities? Is it power, pursued in games of prowess? Fate, deployed in games of chance? Daydreaming, enacted in art? Or is it just frivolity? Brian Sutton-Smith, a leading proponent of play theory, considers each possibility as it has been proposed, elaborated, and debated in disciplines from biology, psychology, and education to metaphysics, mathematics, and sociology.Sutton-Smith focuses on play theories rooted in seven distinct “rhetorics”―the ancient discourses of Fate, Power, Communal Identity, and Frivolity and the modern discourses of Progress, the Imaginary, and the Self. In a sweeping analysis that moves from the question of play in child development to the implications of play for the Western work ethic, he explores the values, historical sources, and interests that have dictated the terms and forms of play put forth in each discourse’s “objective” theory.This work reveals more distinctions and disjunctions than affinities, with one striking exception: however different their descriptions and interpretations of play, each rhetoric reveals a quirkiness, redundancy, and flexibility. In light of this, Sutton-Smith suggests that play might provide a model of the variability that allows for “natural” selection. As a form of mental feedback, play might nullify the rigidity that sets in after successful adaption, thus reinforcing animal and human variability. Further, he shows how these discourses, despite their differences, might offer the components for a new social science of play.","ISBN":"978-0-674-00581-5","language":"English","author":[{"family":"Sutton-Smith","given":"Brian"}],"issued":{"date-parts":[["2001",5,15]]}}}],"schema":"https://github.com/citation-style-language/schema/raw/master/csl-citation.json"} </w:instrText>
      </w:r>
      <w:r w:rsidR="00724CDF">
        <w:fldChar w:fldCharType="separate"/>
      </w:r>
      <w:r w:rsidR="00CF774B" w:rsidRPr="00CF774B">
        <w:t>(SUTTON-SMITH, 2001)</w:t>
      </w:r>
      <w:r w:rsidR="00724CDF">
        <w:fldChar w:fldCharType="end"/>
      </w:r>
      <w:r w:rsidR="00724CDF">
        <w:t xml:space="preserve"> </w:t>
      </w:r>
      <w:r w:rsidR="00724CDF">
        <w:fldChar w:fldCharType="begin"/>
      </w:r>
      <w:r w:rsidR="00CF774B">
        <w:instrText xml:space="preserve"> ADDIN ZOTERO_ITEM CSL_CITATION {"citationID":"ud6btrobk","properties":{"formattedCitation":"(ABT, 1987)","plainCitation":"(ABT, 1987)"},"citationItems":[{"id":3447,"uris":["http://zotero.org/groups/38119/items/XRTXAVCR"],"uri":["http://zotero.org/groups/38119/items/XRTXAVCR"],"itemData":{"id":3447,"type":"book","title":"Serious games","publisher":"University Press of America","note":"00989","author":[{"family":"Abt","given":"Clark C"}],"issued":{"date-parts":[["1987"]]}}}],"schema":"https://github.com/citation-style-language/schema/raw/master/csl-citation.json"} </w:instrText>
      </w:r>
      <w:r w:rsidR="00724CDF">
        <w:fldChar w:fldCharType="separate"/>
      </w:r>
      <w:r w:rsidR="00CF774B" w:rsidRPr="00CF774B">
        <w:t>(ABT, 1987)</w:t>
      </w:r>
      <w:r w:rsidR="00724CDF">
        <w:fldChar w:fldCharType="end"/>
      </w:r>
      <w:r w:rsidR="00555B1E">
        <w:t xml:space="preserve"> </w:t>
      </w:r>
      <w:r w:rsidR="00555B1E">
        <w:fldChar w:fldCharType="begin"/>
      </w:r>
      <w:r w:rsidR="00CF774B">
        <w:instrText xml:space="preserve"> ADDIN ZOTERO_ITEM CSL_CITATION {"citationID":"t898v0vbr","properties":{"formattedCitation":"(COSTIKYAN, 2013)","plainCitation":"(COSTIKYAN, 2013)"},"citationItems":[{"id":2413,"uris":["http://zotero.org/users/30732/items/QCI54T8X"],"uri":["http://zotero.org/users/30732/items/QCI54T8X"],"itemData":{"id":2413,"type":"book","title":"Uncertainty in Games","publisher":"The MIT Press","number-of-pages":"150","edition":"Reprint edition","source":"Amazon","abstract":"In life, uncertainty surrounds us. Things that we thought were good for us turn out to be bad for us (and vice versa); people we thought we knew well behave in mysterious ways; the stock market takes a nosedive. Thanks to an inexplicable optimism, most of the time we are fairly cheerful about it all. But we do devote much effort to managing and ameliorating uncertainty. Is it any wonder, then, asks Greg Costikyan, that we have taken this aspect of our lives and transformed it culturally, making a series of elaborate constructs that subject us to uncertainty but in a fictive and nonthreatening way? That is: we create games. In this concise and entertaining book, Costikyan, an award-winning game designer, argues that games require uncertainty to hold our interest, and that the struggle to master uncertainty is central to their appeal. Game designers, he suggests, can harness the idea of uncertainty to guide their work. Costikyan explores the many sources of uncertainty in many sorts of games -- from Super Mario Bros. to Rock/Paper/Scissors, from Monopoly to CityVille, from FPS Deathmatch play to Chess. He describes types of uncertainty, including performative uncertainty, analytic complexity, and narrative anticipation. And he suggest ways that game designers who want to craft novel game experiences can use an understanding of game uncertainty in its many forms to improve their designs.","language":"English","author":[{"family":"Costikyan","given":"Greg"}],"issued":{"date-parts":[["2013",3,8]]}}}],"schema":"https://github.com/citation-style-language/schema/raw/master/csl-citation.json"} </w:instrText>
      </w:r>
      <w:r w:rsidR="00555B1E">
        <w:fldChar w:fldCharType="separate"/>
      </w:r>
      <w:r w:rsidR="00CF774B" w:rsidRPr="00CF774B">
        <w:t>(COSTIKYAN, 2013)</w:t>
      </w:r>
      <w:r w:rsidR="00555B1E">
        <w:fldChar w:fldCharType="end"/>
      </w:r>
    </w:p>
    <w:p w:rsidR="002E6B63" w:rsidRPr="00096ABF" w:rsidRDefault="00042C97" w:rsidP="00E07008">
      <w:pPr>
        <w:pStyle w:val="Heading2"/>
      </w:pPr>
      <w:bookmarkStart w:id="3" w:name="_omau1itc8i9" w:colFirst="0" w:colLast="0"/>
      <w:bookmarkStart w:id="4" w:name="_Toc481667149"/>
      <w:bookmarkEnd w:id="3"/>
      <w:r w:rsidRPr="00096ABF">
        <w:t>Jogos são atividades</w:t>
      </w:r>
      <w:bookmarkEnd w:id="4"/>
    </w:p>
    <w:p w:rsidR="002E6B63" w:rsidRDefault="00042C97" w:rsidP="00096ABF">
      <w:r>
        <w:t>Para entender jogos de forma completa, precisamos estudá-los como atividades</w:t>
      </w:r>
      <w:r w:rsidR="00403CC8">
        <w:t xml:space="preserve"> </w:t>
      </w:r>
      <w:r w:rsidR="00403CC8">
        <w:fldChar w:fldCharType="begin"/>
      </w:r>
      <w:r w:rsidR="00CF774B">
        <w:instrText xml:space="preserve"> ADDIN ZOTERO_ITEM CSL_CITATION {"citationID":"179lqp97j1","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403CC8">
        <w:fldChar w:fldCharType="separate"/>
      </w:r>
      <w:r w:rsidR="00CF774B" w:rsidRPr="00CF774B">
        <w:t>(HUIZINGA, 1971)</w:t>
      </w:r>
      <w:r w:rsidR="00403CC8">
        <w:fldChar w:fldCharType="end"/>
      </w:r>
      <w:r w:rsidR="00724CDF">
        <w:t xml:space="preserve"> </w:t>
      </w:r>
      <w:r w:rsidR="00724CDF">
        <w:fldChar w:fldCharType="begin"/>
      </w:r>
      <w:r w:rsidR="00CF774B">
        <w:instrText xml:space="preserve"> ADDIN ZOTERO_ITEM CSL_CITATION {"citationID":"2d5pig9skd","properties":{"formattedCitation":"(ABT, 1987)","plainCitation":"(ABT, 1987)"},"citationItems":[{"id":3447,"uris":["http://zotero.org/groups/38119/items/XRTXAVCR"],"uri":["http://zotero.org/groups/38119/items/XRTXAVCR"],"itemData":{"id":3447,"type":"book","title":"Serious games","publisher":"University Press of America","note":"00989","author":[{"family":"Abt","given":"Clark C"}],"issued":{"date-parts":[["1987"]]}}}],"schema":"https://github.com/citation-style-language/schema/raw/master/csl-citation.json"} </w:instrText>
      </w:r>
      <w:r w:rsidR="00724CDF">
        <w:fldChar w:fldCharType="separate"/>
      </w:r>
      <w:r w:rsidR="00CF774B" w:rsidRPr="00CF774B">
        <w:t>(ABT, 1987)</w:t>
      </w:r>
      <w:r w:rsidR="00724CDF">
        <w:fldChar w:fldCharType="end"/>
      </w:r>
      <w:r>
        <w:t xml:space="preserve">, seguindo a maioria esmagadora dos pesquisadores da área. </w:t>
      </w:r>
      <w:r w:rsidR="00403CC8">
        <w:t>Isso significa que quando falamos de jogo, substantivo, estamos na verdade conceituando “o jogar”.</w:t>
      </w:r>
    </w:p>
    <w:p w:rsidR="002E6B63" w:rsidRDefault="00042C97" w:rsidP="00096ABF">
      <w:r>
        <w:t>Um jogo começa a existir, de forma totalmente conceitual, em suas regras. É possível descrever e até mesmo jogar o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sem tabuleiro ou peças físicas, e continua sendo o jogo do Xadrez. Outros jogos, mais complicados, como um jogo de computador, ainda poderiam ser modelados matematicamente ou entendidos pelo código do programa que os executa. </w:t>
      </w:r>
    </w:p>
    <w:p w:rsidR="002E6B63" w:rsidRDefault="00042C97" w:rsidP="00096ABF">
      <w:r>
        <w:t>Porém o jogo é mais que suas regras</w:t>
      </w:r>
      <w:r w:rsidR="00555B1E">
        <w:t xml:space="preserve"> </w:t>
      </w:r>
      <w:r w:rsidR="00555B1E">
        <w:fldChar w:fldCharType="begin"/>
      </w:r>
      <w:r w:rsidR="00CF774B">
        <w:instrText xml:space="preserve"> ADDIN ZOTERO_ITEM CSL_CITATION {"citationID":"1lu5d75ra1","properties":{"formattedCitation":"{\\rtf (J\\uc0\\u196{}RVINEN, 2008)}","plainCitation":"(JÄRVINEN, 2008)"},"citationItems":[{"id":1490,"uris":["http://zotero.org/groups/38119/items/X6I35GJW"],"uri":["http://zotero.org/groups/38119/items/X6I35GJW"],"itemData":{"id":1490,"type":"book","title":"Games without frontiers: Theories and methods for game studies and design","publisher":"Tampere University Press","author":[{"family":"Järvinen","given":"Aki"}],"issued":{"date-parts":[["2008"]]}}}],"schema":"https://github.com/citation-style-language/schema/raw/master/csl-citation.json"} </w:instrText>
      </w:r>
      <w:r w:rsidR="00555B1E">
        <w:fldChar w:fldCharType="separate"/>
      </w:r>
      <w:r w:rsidR="00CF774B" w:rsidRPr="00CF774B">
        <w:t>(JÄRVINEN, 2008)</w:t>
      </w:r>
      <w:r w:rsidR="00555B1E">
        <w:fldChar w:fldCharType="end"/>
      </w:r>
      <w:r>
        <w:t xml:space="preserve">. Existe uma representação estética, um tema ou história que faz o jogo mais atraente. Existem objetos, físicos ou imaginários. De certa forma, um jogo como </w:t>
      </w:r>
      <w:proofErr w:type="spellStart"/>
      <w:r>
        <w:rPr>
          <w:i/>
        </w:rPr>
        <w:t>Super</w:t>
      </w:r>
      <w:proofErr w:type="spellEnd"/>
      <w:r>
        <w:rPr>
          <w:i/>
        </w:rPr>
        <w:t xml:space="preserve"> Mario Brothers</w:t>
      </w:r>
      <w:r>
        <w:t xml:space="preserve"> continuaria tendo a mesma jogabilidade se jogado com um astronauta em vez de Mário, ou leões em vez de </w:t>
      </w:r>
      <w:proofErr w:type="spellStart"/>
      <w:r>
        <w:rPr>
          <w:i/>
        </w:rPr>
        <w:t>Goombas</w:t>
      </w:r>
      <w:proofErr w:type="spellEnd"/>
      <w:r>
        <w:t xml:space="preserve">, os cogumelos </w:t>
      </w:r>
      <w:proofErr w:type="spellStart"/>
      <w:r>
        <w:t>sentientes</w:t>
      </w:r>
      <w:proofErr w:type="spellEnd"/>
      <w:r>
        <w:t xml:space="preserve"> que atacam Mário. Mas seria o mesmo jogo? Teria os mesmos fãs?</w:t>
      </w:r>
    </w:p>
    <w:p w:rsidR="002E6B63" w:rsidRDefault="00042C97" w:rsidP="00096ABF">
      <w:r>
        <w:t xml:space="preserve">Além disso, um jogo, enquanto não jogado, é apenas uma caixa de oportunidades, uma potencialidade. Pegue uma caixa de </w:t>
      </w:r>
      <w:r>
        <w:rPr>
          <w:i/>
        </w:rPr>
        <w:t xml:space="preserve">Conquistadores de </w:t>
      </w:r>
      <w:proofErr w:type="spellStart"/>
      <w:r>
        <w:rPr>
          <w:i/>
        </w:rPr>
        <w:t>Catan</w:t>
      </w:r>
      <w:proofErr w:type="spellEnd"/>
      <w:r w:rsidR="00C75023">
        <w:rPr>
          <w:i/>
        </w:rPr>
        <w:fldChar w:fldCharType="begin"/>
      </w:r>
      <w:r w:rsidR="00C75023">
        <w:instrText xml:space="preserve"> XE "</w:instrText>
      </w:r>
      <w:r w:rsidR="00C75023" w:rsidRPr="00223AFB">
        <w:rPr>
          <w:i/>
        </w:rPr>
        <w:instrText>Conquistadores de Catan</w:instrText>
      </w:r>
      <w:r w:rsidR="00C75023">
        <w:instrText xml:space="preserve">" </w:instrText>
      </w:r>
      <w:r w:rsidR="00C75023">
        <w:rPr>
          <w:i/>
        </w:rPr>
        <w:fldChar w:fldCharType="end"/>
      </w:r>
      <w:r>
        <w:t xml:space="preserve"> e imagine que jogo há dentro dela. Coloque em uma mesa, nas frente de pessoas e veja o despertar das </w:t>
      </w:r>
      <w:r w:rsidR="00724CDF">
        <w:t>regras</w:t>
      </w:r>
      <w:r>
        <w:t>, as discussões, as interações, as formações de grupos temporários, toda a dinâmica sendo criada em cima das potencialidades fornecidas pelas mecânicas.</w:t>
      </w:r>
    </w:p>
    <w:p w:rsidR="002E6B63" w:rsidRDefault="00042C97" w:rsidP="00096ABF">
      <w:r>
        <w:t>Dessa forma, estudamos o jogo completo, não só o jogo-artefato. Estudamos como o jogo funciona com os jogadores, dentro de um contexto, e isso permite que a partir das potencialidades guardadas dentro do jogo-artefato, seja possível compreender todas as suas ramificações possíveis.</w:t>
      </w:r>
    </w:p>
    <w:p w:rsidR="002E6B63" w:rsidRDefault="00042C97" w:rsidP="00E07008">
      <w:pPr>
        <w:pStyle w:val="Heading2"/>
      </w:pPr>
      <w:bookmarkStart w:id="5" w:name="_Toc481667150"/>
      <w:r>
        <w:t>Jogos são sociais</w:t>
      </w:r>
      <w:bookmarkEnd w:id="5"/>
      <w:r>
        <w:t xml:space="preserve"> </w:t>
      </w:r>
    </w:p>
    <w:p w:rsidR="002E6B63" w:rsidRDefault="00042C97" w:rsidP="00096ABF">
      <w:r>
        <w:t xml:space="preserve">Quando jogamos, estamos interagindo com outras pessoas ou simulacros. Se não há pelo menos uma noção de que existe outro ou mais jogadores, nos afastamos do centro do universo dos jogos e vamos em direção dos universos dos brinquedos e passatempos. </w:t>
      </w:r>
    </w:p>
    <w:p w:rsidR="002E6B63" w:rsidRDefault="00042C97" w:rsidP="00096ABF">
      <w:r>
        <w:t>Inicialmente os jogos eram essencialmente atividades onde pessoas interagiam</w:t>
      </w:r>
      <w:r w:rsidR="00555B1E">
        <w:t xml:space="preserve"> </w:t>
      </w:r>
      <w:r w:rsidR="00555B1E">
        <w:fldChar w:fldCharType="begin"/>
      </w:r>
      <w:r w:rsidR="00CF774B">
        <w:instrText xml:space="preserve"> ADDIN ZOTERO_ITEM CSL_CITATION {"citationID":"sht555ij2","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555B1E">
        <w:fldChar w:fldCharType="separate"/>
      </w:r>
      <w:r w:rsidR="00CF774B" w:rsidRPr="00CF774B">
        <w:t>(HUIZINGA, 1971)</w:t>
      </w:r>
      <w:r w:rsidR="00555B1E">
        <w:fldChar w:fldCharType="end"/>
      </w:r>
      <w:r>
        <w:t>, porém com o advento das máquinas e posteriormente dos computadores, o segundo jogador ou o oponente pode ser virtual, dirigido por mecanismos específicos ou por software, possivelmente usando técnicas de inteligência artificial</w:t>
      </w:r>
      <w:r w:rsidR="00555B1E">
        <w:fldChar w:fldCharType="begin"/>
      </w:r>
      <w:r w:rsidR="00CF774B">
        <w:instrText xml:space="preserve"> ADDIN ZOTERO_ITEM CSL_CITATION {"citationID":"icau4r46c","properties":{"formattedCitation":"(JUUL, 2005)","plainCitation":"(JUUL, 2005)"},"citationItems":[{"id":1124,"uris":["http://zotero.org/groups/38119/items/EHIW69J8"],"uri":["http://zotero.org/groups/38119/items/EHIW69J8"],"itemData":{"id":1124,"type":"book","title":"Half-Real: Video Games between Real Rules and Fictional Worlds","publisher":"The MIT Press","source":"Amazon.com","ISBN":"978-0-262-10110-3","call-number":"0743","shortTitle":"Half-Real","author":[{"family":"Juul","given":"Jesper"}],"issued":{"date-parts":[["2005",11,4]]}}}],"schema":"https://github.com/citation-style-language/schema/raw/master/csl-citation.json"} </w:instrText>
      </w:r>
      <w:r w:rsidR="00555B1E">
        <w:fldChar w:fldCharType="separate"/>
      </w:r>
      <w:r w:rsidR="00CF774B" w:rsidRPr="00CF774B">
        <w:t>(JUUL, 2005)</w:t>
      </w:r>
      <w:r w:rsidR="00555B1E">
        <w:fldChar w:fldCharType="end"/>
      </w:r>
      <w:r w:rsidR="00555B1E">
        <w:t xml:space="preserve"> </w:t>
      </w:r>
      <w:r w:rsidR="00555B1E">
        <w:fldChar w:fldCharType="begin"/>
      </w:r>
      <w:r w:rsidR="00CF774B">
        <w:instrText xml:space="preserve"> ADDIN ZOTERO_ITEM CSL_CITATION {"citationID":"1qkvtcrosk","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555B1E">
        <w:fldChar w:fldCharType="separate"/>
      </w:r>
      <w:r w:rsidR="00CF774B" w:rsidRPr="00CF774B">
        <w:t>(SALEN; ZIMMERMAN, 2003)</w:t>
      </w:r>
      <w:r w:rsidR="00555B1E">
        <w:fldChar w:fldCharType="end"/>
      </w:r>
      <w:r>
        <w:t xml:space="preserve">. </w:t>
      </w:r>
    </w:p>
    <w:p w:rsidR="002E6B63" w:rsidRDefault="00042C97" w:rsidP="00096ABF">
      <w:r>
        <w:t>Um jogo só existe em um contexto social onde regras são aceitas e acordadas. Mesmo em um jogo entre animais existem regras, como “não ferir o filhote” ou “devolver o graveto ao dono”. Aceitar essas regras não só é uma simulação da aceitação das regras da sociedade, como “não mentir” ou “não roubar”, como também é uma educação para aceitá-las.</w:t>
      </w:r>
    </w:p>
    <w:p w:rsidR="002E6B63" w:rsidRDefault="00042C97" w:rsidP="00096ABF">
      <w:r>
        <w:t xml:space="preserve">Mas o que pode surpreender a muitos é o fato do conflito que acontece em um jogo é um fator de socialização. Nas palavras de </w:t>
      </w:r>
      <w:proofErr w:type="spellStart"/>
      <w:r>
        <w:t>Jesper</w:t>
      </w:r>
      <w:proofErr w:type="spellEnd"/>
      <w:r>
        <w:t xml:space="preserve"> </w:t>
      </w:r>
      <w:proofErr w:type="spellStart"/>
      <w:r>
        <w:t>Juul</w:t>
      </w:r>
      <w:proofErr w:type="spellEnd"/>
      <w:r>
        <w:t xml:space="preserve">: “Controlar um personagem que bate um personagem controlado por outro jogador não significa que o primeiro quer atacar o segundo na vida real: significa que o entramos em um mundo complexo de interações simbólicas onde atacar alguém em um jogo pode ser um convite à amizade...” </w:t>
      </w:r>
      <w:r w:rsidR="00F22EF1">
        <w:fldChar w:fldCharType="begin"/>
      </w:r>
      <w:r w:rsidR="00CF774B">
        <w:instrText xml:space="preserve"> ADDIN ZOTERO_ITEM CSL_CITATION {"citationID":"o2ckjdjbl","properties":{"formattedCitation":"(JUUL, 2005)","plainCitation":"(JUUL, 2005)"},"citationItems":[{"id":1124,"uris":["http://zotero.org/groups/38119/items/EHIW69J8"],"uri":["http://zotero.org/groups/38119/items/EHIW69J8"],"itemData":{"id":1124,"type":"book","title":"Half-Real: Video Games between Real Rules and Fictional Worlds","publisher":"The MIT Press","source":"Amazon.com","ISBN":"978-0-262-10110-3","call-number":"0743","shortTitle":"Half-Real","author":[{"family":"Juul","given":"Jesper"}],"issued":{"date-parts":[["2005",11,4]]}}}],"schema":"https://github.com/citation-style-language/schema/raw/master/csl-citation.json"} </w:instrText>
      </w:r>
      <w:r w:rsidR="00F22EF1">
        <w:fldChar w:fldCharType="separate"/>
      </w:r>
      <w:r w:rsidR="00CF774B" w:rsidRPr="00CF774B">
        <w:t>(JUUL, 2005)</w:t>
      </w:r>
      <w:r w:rsidR="00F22EF1">
        <w:fldChar w:fldCharType="end"/>
      </w:r>
      <w:r w:rsidR="00F22EF1">
        <w:t>.</w:t>
      </w:r>
    </w:p>
    <w:p w:rsidR="002E6B63" w:rsidRDefault="00042C97" w:rsidP="00096ABF">
      <w:r>
        <w:t>Jogos também são atividades sociais no sentido que estimulam a socialização. Mesmo jogando sozinho contra o computador o jogador passa a fazer parte de uma comunidade de jogadores, de pessoas com interesses similares. Essa comunidade usa um vocabulário próprio, possui “ritos de passagem”, “códigos de honra” que temos que aceitar para participar.</w:t>
      </w:r>
    </w:p>
    <w:p w:rsidR="002E6B63" w:rsidRDefault="00042C97" w:rsidP="0049005C">
      <w:pPr>
        <w:pStyle w:val="Picture"/>
      </w:pPr>
      <w:r>
        <w:rPr>
          <w:lang w:val="en-US" w:eastAsia="en-US"/>
        </w:rPr>
        <w:drawing>
          <wp:inline distT="114300" distB="114300" distL="114300" distR="114300">
            <wp:extent cx="4320000" cy="3434400"/>
            <wp:effectExtent l="0" t="0" r="4445" b="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4320000" cy="3434400"/>
                    </a:xfrm>
                    <a:prstGeom prst="rect">
                      <a:avLst/>
                    </a:prstGeom>
                    <a:ln/>
                  </pic:spPr>
                </pic:pic>
              </a:graphicData>
            </a:graphic>
          </wp:inline>
        </w:drawing>
      </w:r>
    </w:p>
    <w:p w:rsidR="002E6B63" w:rsidRDefault="00583A4E" w:rsidP="0049005C">
      <w:pPr>
        <w:pStyle w:val="Caption"/>
      </w:pPr>
      <w:r w:rsidRPr="0049005C">
        <w:t>F</w:t>
      </w:r>
      <w:r>
        <w:t>i</w:t>
      </w:r>
      <w:r w:rsidRPr="0049005C">
        <w:t>g</w:t>
      </w:r>
      <w:r>
        <w:t xml:space="preserve">ura </w:t>
      </w:r>
      <w:r>
        <w:fldChar w:fldCharType="begin"/>
      </w:r>
      <w:r>
        <w:instrText xml:space="preserve"> SEQ </w:instrText>
      </w:r>
      <w:r w:rsidR="004D44C0">
        <w:instrText>Figura</w:instrText>
      </w:r>
      <w:r>
        <w:instrText xml:space="preserve"> </w:instrText>
      </w:r>
      <w:r>
        <w:fldChar w:fldCharType="separate"/>
      </w:r>
      <w:r w:rsidR="00433E81">
        <w:rPr>
          <w:noProof/>
        </w:rPr>
        <w:t>2</w:t>
      </w:r>
      <w:r>
        <w:fldChar w:fldCharType="end"/>
      </w:r>
      <w:r w:rsidRPr="0049005C">
        <w:t>.</w:t>
      </w:r>
      <w:r>
        <w:t xml:space="preserve"> </w:t>
      </w:r>
      <w:r w:rsidR="00042C97" w:rsidRPr="0049005C">
        <w:t xml:space="preserve">Jogos são atividades sociais. Mesmo que o jogo seja para uma pessoa ele pode ser compartilhado de outras formas. </w:t>
      </w:r>
      <w:r w:rsidR="00042C97">
        <w:t xml:space="preserve">(Foto original de Jim </w:t>
      </w:r>
      <w:proofErr w:type="spellStart"/>
      <w:r w:rsidR="00042C97">
        <w:t>Larrison</w:t>
      </w:r>
      <w:proofErr w:type="spellEnd"/>
      <w:r w:rsidR="00042C97">
        <w:t>).</w:t>
      </w:r>
      <w:r w:rsidR="00D81548">
        <w:rPr>
          <w:rStyle w:val="FootnoteReference"/>
        </w:rPr>
        <w:footnoteReference w:id="4"/>
      </w:r>
    </w:p>
    <w:p w:rsidR="002E6B63" w:rsidRDefault="00042C97" w:rsidP="00096ABF">
      <w:r>
        <w:t xml:space="preserve">Algumas atividades solitárias podem ser fortemente semelhantes a um jogo no sentido estrito da palavra que podemos tranquilamente chama-las de jogo sem estender demais o sentido. Por exemplo, o jogo de computador </w:t>
      </w:r>
      <w:proofErr w:type="spellStart"/>
      <w:r>
        <w:rPr>
          <w:i/>
        </w:rPr>
        <w:t>Myst</w:t>
      </w:r>
      <w:proofErr w:type="spellEnd"/>
      <w:r w:rsidR="00C75023">
        <w:rPr>
          <w:i/>
        </w:rPr>
        <w:fldChar w:fldCharType="begin"/>
      </w:r>
      <w:r w:rsidR="00C75023">
        <w:instrText xml:space="preserve"> XE "</w:instrText>
      </w:r>
      <w:r w:rsidR="00C75023" w:rsidRPr="00E050AD">
        <w:rPr>
          <w:i/>
        </w:rPr>
        <w:instrText>Myst</w:instrText>
      </w:r>
      <w:r w:rsidR="00C75023">
        <w:instrText xml:space="preserve">" </w:instrText>
      </w:r>
      <w:r w:rsidR="00C75023">
        <w:rPr>
          <w:i/>
        </w:rPr>
        <w:fldChar w:fldCharType="end"/>
      </w:r>
      <w:r>
        <w:rPr>
          <w:i/>
        </w:rPr>
        <w:t>™</w:t>
      </w:r>
      <w:r>
        <w:t xml:space="preserve"> é basicamente uma coleção de quebra-cabeças. Porém, ele possui várias outras características semelhantes a milhares de outros jogos de computador, como uma história por trás que unifica todas as ações. Além disso, muitas pessoas se reuniram em torno de um computador ou até mesmo em folhas de papel para resolver os problemas apresentados, caracterizando a perspectiva social de </w:t>
      </w:r>
      <w:proofErr w:type="spellStart"/>
      <w:r>
        <w:rPr>
          <w:i/>
        </w:rPr>
        <w:t>Myst</w:t>
      </w:r>
      <w:proofErr w:type="spellEnd"/>
      <w:r>
        <w:rPr>
          <w:i/>
        </w:rPr>
        <w:t>™</w:t>
      </w:r>
      <w:r>
        <w:t xml:space="preserve"> como um jogo. </w:t>
      </w:r>
    </w:p>
    <w:p w:rsidR="002E6B63" w:rsidRDefault="00042C97" w:rsidP="00E07008">
      <w:pPr>
        <w:pStyle w:val="Heading2"/>
      </w:pPr>
      <w:bookmarkStart w:id="6" w:name="_Toc481667151"/>
      <w:r>
        <w:t>Jogos são culturais</w:t>
      </w:r>
      <w:bookmarkEnd w:id="6"/>
    </w:p>
    <w:p w:rsidR="002E6B63" w:rsidRDefault="00042C97" w:rsidP="00096ABF">
      <w:r>
        <w:t xml:space="preserve">Jogos são parte de nossa cultura. </w:t>
      </w:r>
      <w:proofErr w:type="spellStart"/>
      <w:r>
        <w:t>Huizinga</w:t>
      </w:r>
      <w:proofErr w:type="spellEnd"/>
      <w:r w:rsidR="00555B1E">
        <w:t xml:space="preserve"> </w:t>
      </w:r>
      <w:r w:rsidR="00555B1E">
        <w:fldChar w:fldCharType="begin"/>
      </w:r>
      <w:r w:rsidR="00CF774B">
        <w:instrText xml:space="preserve"> ADDIN ZOTERO_ITEM CSL_CITATION {"citationID":"1hsk5u6rkv","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555B1E">
        <w:fldChar w:fldCharType="separate"/>
      </w:r>
      <w:r w:rsidR="00CF774B" w:rsidRPr="00CF774B">
        <w:t>(HUIZINGA, 1971)</w:t>
      </w:r>
      <w:r w:rsidR="00555B1E">
        <w:fldChar w:fldCharType="end"/>
      </w:r>
      <w:r>
        <w:t xml:space="preserve"> inclusive defende que que jogos são “mais velhos que a cultura”. Desde criança jogamos e continuamos a praticar esses jogos. Segundo </w:t>
      </w:r>
      <w:proofErr w:type="spellStart"/>
      <w:r>
        <w:t>Salen</w:t>
      </w:r>
      <w:proofErr w:type="spellEnd"/>
      <w:r>
        <w:t xml:space="preserve"> e </w:t>
      </w:r>
      <w:proofErr w:type="spellStart"/>
      <w:r>
        <w:t>Zimmerman</w:t>
      </w:r>
      <w:proofErr w:type="spellEnd"/>
      <w:r w:rsidR="00555B1E">
        <w:t xml:space="preserve"> </w:t>
      </w:r>
      <w:r w:rsidR="00555B1E">
        <w:fldChar w:fldCharType="begin"/>
      </w:r>
      <w:r w:rsidR="00CF774B">
        <w:instrText xml:space="preserve"> ADDIN ZOTERO_ITEM CSL_CITATION {"citationID":"1tmalmvrlp","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555B1E">
        <w:fldChar w:fldCharType="separate"/>
      </w:r>
      <w:r w:rsidR="00CF774B" w:rsidRPr="00CF774B">
        <w:t>(SALEN; ZIMMERMAN, 2003)</w:t>
      </w:r>
      <w:r w:rsidR="00555B1E">
        <w:fldChar w:fldCharType="end"/>
      </w:r>
      <w:r>
        <w:t xml:space="preserve">, “Jogos são sempre jogados em algum lugar, por alguém, por alguma razão ou outra. Eles existem, em outras palavras, em um contexto, um entorno cultural” e ainda “Jogos refletem os valores da sociedade e cultura em que são jogados porque eles são parte do tecido que é a sociedade”. Eles acreditam que “Jogos são contextos sociais para aprendizado cultural”, possuindo uma “dimensão ideológica” </w:t>
      </w:r>
      <w:r w:rsidR="00555B1E">
        <w:fldChar w:fldCharType="begin"/>
      </w:r>
      <w:r w:rsidR="00CF774B">
        <w:instrText xml:space="preserve"> ADDIN ZOTERO_ITEM CSL_CITATION {"citationID":"h6bmmmqk4","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555B1E">
        <w:fldChar w:fldCharType="separate"/>
      </w:r>
      <w:r w:rsidR="00CF774B" w:rsidRPr="00CF774B">
        <w:t>(SALEN; ZIMMERMAN, 2003)</w:t>
      </w:r>
      <w:r w:rsidR="00555B1E">
        <w:fldChar w:fldCharType="end"/>
      </w:r>
      <w:r>
        <w:t xml:space="preserve">. </w:t>
      </w:r>
    </w:p>
    <w:p w:rsidR="002E6B63" w:rsidRDefault="00042C97" w:rsidP="00096ABF">
      <w:r>
        <w:t xml:space="preserve">Não é difícil perceber ideologia e aprendizado cultural nos jogos. </w:t>
      </w:r>
      <w:proofErr w:type="spellStart"/>
      <w:r>
        <w:rPr>
          <w:i/>
        </w:rPr>
        <w:t>Monopoly</w:t>
      </w:r>
      <w:proofErr w:type="spellEnd"/>
      <w:r>
        <w:t xml:space="preserve">™ é claramente um jogo capitalista, enquanto </w:t>
      </w:r>
      <w:r>
        <w:rPr>
          <w:i/>
        </w:rPr>
        <w:t xml:space="preserve">City </w:t>
      </w:r>
      <w:proofErr w:type="spellStart"/>
      <w:r>
        <w:rPr>
          <w:i/>
        </w:rPr>
        <w:t>Rain</w:t>
      </w:r>
      <w:proofErr w:type="spellEnd"/>
      <w:r w:rsidR="00C75023">
        <w:rPr>
          <w:i/>
        </w:rPr>
        <w:fldChar w:fldCharType="begin"/>
      </w:r>
      <w:r w:rsidR="00C75023">
        <w:instrText xml:space="preserve"> XE "</w:instrText>
      </w:r>
      <w:r w:rsidR="00C75023" w:rsidRPr="0047606E">
        <w:rPr>
          <w:i/>
        </w:rPr>
        <w:instrText>City Rain</w:instrText>
      </w:r>
      <w:r w:rsidR="00C75023">
        <w:instrText xml:space="preserve">" </w:instrText>
      </w:r>
      <w:r w:rsidR="00C75023">
        <w:rPr>
          <w:i/>
        </w:rPr>
        <w:fldChar w:fldCharType="end"/>
      </w:r>
      <w:r>
        <w:t xml:space="preserve"> é um jogo de computador que mistura a as dinâmicas de </w:t>
      </w:r>
      <w:proofErr w:type="spellStart"/>
      <w:r>
        <w:rPr>
          <w:i/>
        </w:rPr>
        <w:t>Tetris</w:t>
      </w:r>
      <w:proofErr w:type="spellEnd"/>
      <w:r w:rsidR="00C75023">
        <w:rPr>
          <w:i/>
        </w:rPr>
        <w:fldChar w:fldCharType="begin"/>
      </w:r>
      <w:r w:rsidR="00C75023">
        <w:instrText xml:space="preserve"> XE "</w:instrText>
      </w:r>
      <w:r w:rsidR="00C75023" w:rsidRPr="00134285">
        <w:rPr>
          <w:i/>
        </w:rPr>
        <w:instrText>Tetris</w:instrText>
      </w:r>
      <w:r w:rsidR="00C75023">
        <w:instrText xml:space="preserve">" </w:instrText>
      </w:r>
      <w:r w:rsidR="00C75023">
        <w:rPr>
          <w:i/>
        </w:rPr>
        <w:fldChar w:fldCharType="end"/>
      </w:r>
      <w:r>
        <w:t xml:space="preserve">™ e </w:t>
      </w:r>
      <w:proofErr w:type="spellStart"/>
      <w:r>
        <w:rPr>
          <w:i/>
        </w:rPr>
        <w:t>SimCity</w:t>
      </w:r>
      <w:proofErr w:type="spellEnd"/>
      <w:r w:rsidR="00C75023">
        <w:rPr>
          <w:i/>
        </w:rPr>
        <w:fldChar w:fldCharType="begin"/>
      </w:r>
      <w:r w:rsidR="00C75023">
        <w:instrText xml:space="preserve"> XE "</w:instrText>
      </w:r>
      <w:r w:rsidR="00C75023" w:rsidRPr="00433D83">
        <w:rPr>
          <w:i/>
        </w:rPr>
        <w:instrText>SimCity</w:instrText>
      </w:r>
      <w:r w:rsidR="00C75023">
        <w:instrText xml:space="preserve">" </w:instrText>
      </w:r>
      <w:r w:rsidR="00C75023">
        <w:rPr>
          <w:i/>
        </w:rPr>
        <w:fldChar w:fldCharType="end"/>
      </w:r>
      <w:r>
        <w:t xml:space="preserve">™, criado pelo estúdio brasileiro </w:t>
      </w:r>
      <w:proofErr w:type="spellStart"/>
      <w:r w:rsidRPr="00C75023">
        <w:rPr>
          <w:i/>
        </w:rPr>
        <w:t>Mother</w:t>
      </w:r>
      <w:proofErr w:type="spellEnd"/>
      <w:r w:rsidRPr="00C75023">
        <w:rPr>
          <w:i/>
        </w:rPr>
        <w:t xml:space="preserve"> Gaia</w:t>
      </w:r>
      <w:r w:rsidR="00C75023">
        <w:rPr>
          <w:i/>
        </w:rPr>
        <w:fldChar w:fldCharType="begin"/>
      </w:r>
      <w:r w:rsidR="00C75023">
        <w:instrText xml:space="preserve"> XE "</w:instrText>
      </w:r>
      <w:r w:rsidR="00C75023" w:rsidRPr="002C2D59">
        <w:rPr>
          <w:i/>
        </w:rPr>
        <w:instrText>Mother Gaia</w:instrText>
      </w:r>
      <w:r w:rsidR="00C75023">
        <w:instrText xml:space="preserve">" </w:instrText>
      </w:r>
      <w:r w:rsidR="00C75023">
        <w:rPr>
          <w:i/>
        </w:rPr>
        <w:fldChar w:fldCharType="end"/>
      </w:r>
      <w:r>
        <w:t xml:space="preserve">, claramente motivado por uma perspectiva ecológica. Jogos que pretendem conscientizar o jogador de um problema nem sempre são divertidos e, justamente por tratar de problemas graves, são algumas vezes incluídos no que chamamos jogos sérios ou jogos com propósito. </w:t>
      </w:r>
      <w:proofErr w:type="spellStart"/>
      <w:r>
        <w:rPr>
          <w:i/>
        </w:rPr>
        <w:t>Dafur</w:t>
      </w:r>
      <w:proofErr w:type="spellEnd"/>
      <w:r>
        <w:rPr>
          <w:i/>
        </w:rPr>
        <w:t xml:space="preserve"> </w:t>
      </w:r>
      <w:proofErr w:type="spellStart"/>
      <w:r>
        <w:rPr>
          <w:i/>
        </w:rPr>
        <w:t>is</w:t>
      </w:r>
      <w:proofErr w:type="spellEnd"/>
      <w:r>
        <w:rPr>
          <w:i/>
        </w:rPr>
        <w:t xml:space="preserve"> </w:t>
      </w:r>
      <w:proofErr w:type="spellStart"/>
      <w:r>
        <w:rPr>
          <w:i/>
        </w:rPr>
        <w:t>Dying</w:t>
      </w:r>
      <w:proofErr w:type="spellEnd"/>
      <w:r w:rsidR="00C75023">
        <w:rPr>
          <w:i/>
        </w:rPr>
        <w:fldChar w:fldCharType="begin"/>
      </w:r>
      <w:r w:rsidR="00C75023">
        <w:instrText xml:space="preserve"> XE "</w:instrText>
      </w:r>
      <w:r w:rsidR="00C75023" w:rsidRPr="00DA4333">
        <w:rPr>
          <w:i/>
        </w:rPr>
        <w:instrText>Dafur is Dying</w:instrText>
      </w:r>
      <w:r w:rsidR="00C75023">
        <w:instrText xml:space="preserve">" </w:instrText>
      </w:r>
      <w:r w:rsidR="00C75023">
        <w:rPr>
          <w:i/>
        </w:rPr>
        <w:fldChar w:fldCharType="end"/>
      </w:r>
      <w:r>
        <w:rPr>
          <w:i/>
        </w:rPr>
        <w:t xml:space="preserve">, </w:t>
      </w:r>
      <w:r>
        <w:t xml:space="preserve">por exemplo, é um jogo que pode ser extremamente frustrante, pois tem como finalidade mostrar como é difícil sobreviver na situação de refugiado em </w:t>
      </w:r>
      <w:proofErr w:type="spellStart"/>
      <w:r>
        <w:t>Dafur</w:t>
      </w:r>
      <w:proofErr w:type="spellEnd"/>
      <w:r>
        <w:t xml:space="preserve">. Jane </w:t>
      </w:r>
      <w:proofErr w:type="spellStart"/>
      <w:r>
        <w:t>McGonigal</w:t>
      </w:r>
      <w:proofErr w:type="spellEnd"/>
      <w:r>
        <w:t xml:space="preserve"> </w:t>
      </w:r>
      <w:r w:rsidR="00555B1E">
        <w:fldChar w:fldCharType="begin"/>
      </w:r>
      <w:r w:rsidR="00CF774B">
        <w:instrText xml:space="preserve"> ADDIN ZOTERO_ITEM CSL_CITATION {"citationID":"1pbhe7d8ud","properties":{"formattedCitation":"(MCGONIGAL, 2011)","plainCitation":"(MCGONIGAL, 2011)"},"citationItems":[{"id":1098,"uris":["http://zotero.org/groups/38119/items/DZX5KUS3"],"uri":["http://zotero.org/groups/38119/items/DZX5KUS3"],"itemData":{"id":1098,"type":"book","title":"Reality Is Broken: Why Games Make Us Better and How They Can Change the World","publisher":"Penguin Books","number-of-pages":"416","edition":"Reprint","source":"Amazon.com","ISBN":"0-14-312061-1","call-number":"0142","shortTitle":"Reality Is Broken","author":[{"family":"McGonigal","given":"Jane"}],"issued":{"date-parts":[["2011",12,27]]}}}],"schema":"https://github.com/citation-style-language/schema/raw/master/csl-citation.json"} </w:instrText>
      </w:r>
      <w:r w:rsidR="00555B1E">
        <w:fldChar w:fldCharType="separate"/>
      </w:r>
      <w:r w:rsidR="00CF774B" w:rsidRPr="00CF774B">
        <w:t>(MCGONIGAL, 2011)</w:t>
      </w:r>
      <w:r w:rsidR="00555B1E">
        <w:fldChar w:fldCharType="end"/>
      </w:r>
      <w:r>
        <w:t xml:space="preserve"> parece concordar com a relação entre jogos e cultura quando defende usar os jogos para mudar o mundo. Sua perspectiva é dupla: aprender com os jogos como nosso mundo pode ser mais feliz </w:t>
      </w:r>
      <w:proofErr w:type="gramStart"/>
      <w:r>
        <w:t>e também</w:t>
      </w:r>
      <w:proofErr w:type="gramEnd"/>
      <w:r>
        <w:t xml:space="preserve"> usar os jogos para ensinar as pessoas como construir um mundo melhor. Em </w:t>
      </w:r>
      <w:r>
        <w:rPr>
          <w:i/>
        </w:rPr>
        <w:t xml:space="preserve">World </w:t>
      </w:r>
      <w:proofErr w:type="spellStart"/>
      <w:r>
        <w:rPr>
          <w:i/>
        </w:rPr>
        <w:t>Without</w:t>
      </w:r>
      <w:proofErr w:type="spellEnd"/>
      <w:r>
        <w:rPr>
          <w:i/>
        </w:rPr>
        <w:t xml:space="preserve"> </w:t>
      </w:r>
      <w:proofErr w:type="spellStart"/>
      <w:r>
        <w:rPr>
          <w:i/>
        </w:rPr>
        <w:t>Oil</w:t>
      </w:r>
      <w:proofErr w:type="spellEnd"/>
      <w:r w:rsidR="00C75023">
        <w:rPr>
          <w:i/>
        </w:rPr>
        <w:fldChar w:fldCharType="begin"/>
      </w:r>
      <w:r w:rsidR="00C75023">
        <w:instrText xml:space="preserve"> XE "</w:instrText>
      </w:r>
      <w:r w:rsidR="00C75023" w:rsidRPr="008B57F6">
        <w:rPr>
          <w:i/>
        </w:rPr>
        <w:instrText>World Without Oil</w:instrText>
      </w:r>
      <w:r w:rsidR="00C75023">
        <w:instrText xml:space="preserve">" </w:instrText>
      </w:r>
      <w:r w:rsidR="00C75023">
        <w:rPr>
          <w:i/>
        </w:rPr>
        <w:fldChar w:fldCharType="end"/>
      </w:r>
      <w:r>
        <w:t xml:space="preserve">, onde foi </w:t>
      </w:r>
      <w:proofErr w:type="spellStart"/>
      <w:r>
        <w:rPr>
          <w:i/>
        </w:rPr>
        <w:t>Participation</w:t>
      </w:r>
      <w:proofErr w:type="spellEnd"/>
      <w:r>
        <w:rPr>
          <w:i/>
        </w:rPr>
        <w:t xml:space="preserve"> Architect, </w:t>
      </w:r>
      <w:r>
        <w:t xml:space="preserve">jogadores devem relatar sua vida em um mundo pós-crise do petróleo. Difícil de categorizar, pode ser razoavelmente descrito como uma criação coletiva de simulação de uma realidade alternativa. </w:t>
      </w:r>
    </w:p>
    <w:p w:rsidR="002E6B63" w:rsidRDefault="00042C97" w:rsidP="00096ABF">
      <w:proofErr w:type="spellStart"/>
      <w:r>
        <w:t>Huizinga</w:t>
      </w:r>
      <w:proofErr w:type="spellEnd"/>
      <w:r>
        <w:t xml:space="preserve"> nos lembra também que jogos passam a fazer parte de nossa tradição, sendo passados de geração em geração </w:t>
      </w:r>
      <w:r w:rsidR="00F22EF1">
        <w:fldChar w:fldCharType="begin"/>
      </w:r>
      <w:r w:rsidR="00CF774B">
        <w:instrText xml:space="preserve"> ADDIN ZOTERO_ITEM CSL_CITATION {"citationID":"15lmaassol","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Ele vê dificuldades de separar formalmente os jogos de rituais sagrados. Ambos funcionam em separado do mundo real, em tempo e espaço próprios, possuindo regras e ações especiais.</w:t>
      </w:r>
    </w:p>
    <w:p w:rsidR="002E6B63" w:rsidRDefault="00042C97" w:rsidP="0049005C">
      <w:pPr>
        <w:pStyle w:val="Picture"/>
      </w:pPr>
      <w:r>
        <w:rPr>
          <w:lang w:val="en-US" w:eastAsia="en-US"/>
        </w:rPr>
        <w:drawing>
          <wp:inline distT="114300" distB="114300" distL="114300" distR="114300">
            <wp:extent cx="4320000" cy="3312000"/>
            <wp:effectExtent l="0" t="0" r="4445" b="3175"/>
            <wp:docPr id="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4320000" cy="3312000"/>
                    </a:xfrm>
                    <a:prstGeom prst="rect">
                      <a:avLst/>
                    </a:prstGeom>
                    <a:ln/>
                  </pic:spPr>
                </pic:pic>
              </a:graphicData>
            </a:graphic>
          </wp:inline>
        </w:drawing>
      </w:r>
    </w:p>
    <w:p w:rsidR="002E6B63" w:rsidRDefault="00583A4E" w:rsidP="00583A4E">
      <w:pPr>
        <w:pStyle w:val="Caption"/>
      </w:pPr>
      <w:r w:rsidRPr="0049005C">
        <w:t>F</w:t>
      </w:r>
      <w:r>
        <w:t>i</w:t>
      </w:r>
      <w:r w:rsidRPr="0049005C">
        <w:t>g</w:t>
      </w:r>
      <w:r>
        <w:t xml:space="preserve">ura </w:t>
      </w:r>
      <w:r>
        <w:fldChar w:fldCharType="begin"/>
      </w:r>
      <w:r>
        <w:instrText xml:space="preserve"> SEQ </w:instrText>
      </w:r>
      <w:r w:rsidR="004D44C0">
        <w:instrText>Figura</w:instrText>
      </w:r>
      <w:r>
        <w:instrText xml:space="preserve"> </w:instrText>
      </w:r>
      <w:r>
        <w:fldChar w:fldCharType="separate"/>
      </w:r>
      <w:r w:rsidR="00433E81">
        <w:rPr>
          <w:noProof/>
        </w:rPr>
        <w:t>3</w:t>
      </w:r>
      <w:r>
        <w:fldChar w:fldCharType="end"/>
      </w:r>
      <w:r w:rsidRPr="0049005C">
        <w:t>.</w:t>
      </w:r>
      <w:r>
        <w:t xml:space="preserve"> </w:t>
      </w:r>
      <w:r w:rsidR="00042C97">
        <w:t xml:space="preserve">Captura de tela do jogo </w:t>
      </w:r>
      <w:proofErr w:type="spellStart"/>
      <w:r w:rsidR="00042C97">
        <w:t>Dafur</w:t>
      </w:r>
      <w:proofErr w:type="spellEnd"/>
      <w:r w:rsidR="00042C97">
        <w:t xml:space="preserve"> </w:t>
      </w:r>
      <w:proofErr w:type="spellStart"/>
      <w:r w:rsidR="00042C97">
        <w:t>is</w:t>
      </w:r>
      <w:proofErr w:type="spellEnd"/>
      <w:r w:rsidR="00042C97">
        <w:t xml:space="preserve"> </w:t>
      </w:r>
      <w:proofErr w:type="spellStart"/>
      <w:r w:rsidR="00042C97">
        <w:t>Dying</w:t>
      </w:r>
      <w:proofErr w:type="spellEnd"/>
      <w:r w:rsidR="00C75023">
        <w:fldChar w:fldCharType="begin"/>
      </w:r>
      <w:r w:rsidR="00C75023">
        <w:instrText xml:space="preserve"> XE "</w:instrText>
      </w:r>
      <w:r w:rsidR="00C75023" w:rsidRPr="00DA4333">
        <w:rPr>
          <w:i/>
        </w:rPr>
        <w:instrText>Dafur is Dying</w:instrText>
      </w:r>
      <w:r w:rsidR="00C75023">
        <w:instrText xml:space="preserve">" </w:instrText>
      </w:r>
      <w:r w:rsidR="00C75023">
        <w:fldChar w:fldCharType="end"/>
      </w:r>
      <w:r w:rsidR="00042C97">
        <w:t xml:space="preserve">, da </w:t>
      </w:r>
      <w:proofErr w:type="spellStart"/>
      <w:r w:rsidR="00042C97">
        <w:t>interFUEL</w:t>
      </w:r>
      <w:proofErr w:type="spellEnd"/>
      <w:r w:rsidR="00042C97">
        <w:t xml:space="preserve">. O jogo tem como objetivo mostrar as </w:t>
      </w:r>
      <w:r w:rsidR="00042C97" w:rsidRPr="00583A4E">
        <w:t>dificuldades</w:t>
      </w:r>
      <w:r w:rsidR="00042C97">
        <w:t xml:space="preserve"> de sobrevivência durante a crise de </w:t>
      </w:r>
      <w:proofErr w:type="spellStart"/>
      <w:r w:rsidR="00042C97">
        <w:t>Dafur</w:t>
      </w:r>
      <w:proofErr w:type="spellEnd"/>
      <w:r w:rsidR="00042C97">
        <w:t>.</w:t>
      </w:r>
    </w:p>
    <w:p w:rsidR="002E6B63" w:rsidRDefault="00042C97" w:rsidP="00E07008">
      <w:pPr>
        <w:pStyle w:val="Heading2"/>
      </w:pPr>
      <w:bookmarkStart w:id="7" w:name="_Toc481667152"/>
      <w:r>
        <w:t>Jogos são voluntários.</w:t>
      </w:r>
      <w:bookmarkEnd w:id="7"/>
      <w:r>
        <w:t xml:space="preserve"> </w:t>
      </w:r>
    </w:p>
    <w:p w:rsidR="002E6B63" w:rsidRDefault="00042C97" w:rsidP="00096ABF">
      <w:r>
        <w:t xml:space="preserve">Não estamos interessados nesse texto sobre variantes profissionais ou obrigatórias dos jogos. Estamos analisando jogos como entretenimento consumido de forma voluntária por uma ou mais pessoas. </w:t>
      </w:r>
    </w:p>
    <w:p w:rsidR="002E6B63" w:rsidRDefault="00042C97" w:rsidP="00096ABF">
      <w:r>
        <w:t>Isso é importante porque, na maior parte de nosso estudo, consideramos que a verdadeira motivação para as pessoas jogarem é se divertir (</w:t>
      </w:r>
      <w:proofErr w:type="spellStart"/>
      <w:r>
        <w:rPr>
          <w:i/>
        </w:rPr>
        <w:t>fun</w:t>
      </w:r>
      <w:proofErr w:type="spellEnd"/>
      <w:r>
        <w:t>). Em certo momento falaremos de jogos sérios, como jogos de negócio ou jogos educacionais, onde este princípio deixa de ser válido. Mesmo assim, qualquer desenvolvimento de jogos sérios apela, em maior ou menor quantidade, para uma atratividade baseada no fator de entretenimento do jogo.</w:t>
      </w:r>
    </w:p>
    <w:p w:rsidR="002E6B63" w:rsidRDefault="00042C97" w:rsidP="00096ABF">
      <w:r>
        <w:t>Esperamos que as pessoas estejam jogando porque decidiram não só jogar, mas também decidiram se manter no jogo. Se um jogo exigisse, de alguma forma legal, que a pessoa permanecesse dentro dele contra a sua vontade não teríamos mais um conjunto de condições que limitam nosso estudo e nossa criação.</w:t>
      </w:r>
    </w:p>
    <w:p w:rsidR="002E6B63" w:rsidRDefault="00042C97" w:rsidP="00096ABF">
      <w:r>
        <w:t xml:space="preserve">John </w:t>
      </w:r>
      <w:proofErr w:type="spellStart"/>
      <w:r>
        <w:t>Huizinga</w:t>
      </w:r>
      <w:proofErr w:type="spellEnd"/>
      <w:r w:rsidR="00F22EF1">
        <w:t xml:space="preserve"> </w:t>
      </w:r>
      <w:r w:rsidR="00F22EF1">
        <w:fldChar w:fldCharType="begin"/>
      </w:r>
      <w:r w:rsidR="00CF774B">
        <w:instrText xml:space="preserve"> ADDIN ZOTERO_ITEM CSL_CITATION {"citationID":"2famo3r9nj","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xml:space="preserve"> considera que a primeira característica de jogar é ser uma atividade livre. </w:t>
      </w:r>
    </w:p>
    <w:p w:rsidR="002E6B63" w:rsidRDefault="00042C97" w:rsidP="00096ABF">
      <w:r>
        <w:t>Neste texto vamos esquecer o fato que, muitas vezes, pessoas se sentem na obrigação de jogar por causa da pressão social. Suponha que um grupo de amigos se reúna toda semana para jogar um jogo específico de que todos gostam. Um dia, todos no grupo menos um decidem jogar outro jogo, porém o que não escolheu esse jogo acaba participando, mesmo que seja mais um “sofrimento” do que não uma diversão. Ele o faz porque o jogo também é uma atividade social, logo existem outros interesses, que não só a diversão, na decisão de jogar ou não.</w:t>
      </w:r>
    </w:p>
    <w:p w:rsidR="002E6B63" w:rsidRDefault="00042C97" w:rsidP="00E07008">
      <w:pPr>
        <w:pStyle w:val="Heading2"/>
      </w:pPr>
      <w:bookmarkStart w:id="8" w:name="_Toc481667153"/>
      <w:r>
        <w:t>Jogos são significativos</w:t>
      </w:r>
      <w:bookmarkEnd w:id="8"/>
    </w:p>
    <w:p w:rsidR="002E6B63" w:rsidRDefault="00042C97" w:rsidP="00096ABF">
      <w:r>
        <w:t xml:space="preserve">Novamente nos reportamos a </w:t>
      </w:r>
      <w:proofErr w:type="spellStart"/>
      <w:r>
        <w:t>Huizinga</w:t>
      </w:r>
      <w:proofErr w:type="spellEnd"/>
      <w:r>
        <w:t xml:space="preserve"> </w:t>
      </w:r>
      <w:r w:rsidR="00F22EF1">
        <w:fldChar w:fldCharType="begin"/>
      </w:r>
      <w:r w:rsidR="00CF774B">
        <w:instrText xml:space="preserve"> ADDIN ZOTERO_ITEM CSL_CITATION {"citationID":"1hk5anmc9k","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xml:space="preserve"> quando diz que jogos, e o ato de jogar, tem um significado. Não é simples identificar esse significado, pois ele acontece de múltiplas formas</w:t>
      </w:r>
      <w:r w:rsidR="00F22EF1">
        <w:t xml:space="preserve"> </w:t>
      </w:r>
      <w:r w:rsidR="00F22EF1">
        <w:fldChar w:fldCharType="begin"/>
      </w:r>
      <w:r w:rsidR="00CF774B">
        <w:instrText xml:space="preserve"> ADDIN ZOTERO_ITEM CSL_CITATION {"citationID":"2nnhq50r01","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F22EF1">
        <w:fldChar w:fldCharType="separate"/>
      </w:r>
      <w:r w:rsidR="00CF774B" w:rsidRPr="00CF774B">
        <w:t>(SALEN; ZIMMERMAN, 2003)</w:t>
      </w:r>
      <w:r w:rsidR="00F22EF1">
        <w:fldChar w:fldCharType="end"/>
      </w:r>
      <w:r>
        <w:t xml:space="preserve"> e em múltiplas facetas. Os jogadores não jogam o jogo “por nada”, mas sim pela experiência significativa que obtêm, como o duelo de aptidões físicas e mentais ou o prazer da descoberta e da surpresa</w:t>
      </w:r>
      <w:r w:rsidR="00F22EF1">
        <w:fldChar w:fldCharType="begin"/>
      </w:r>
      <w:r w:rsidR="00CF774B">
        <w:instrText xml:space="preserve"> ADDIN ZOTERO_ITEM CSL_CITATION {"citationID":"erb6ei23f","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F22EF1">
        <w:fldChar w:fldCharType="separate"/>
      </w:r>
      <w:r w:rsidR="00CF774B" w:rsidRPr="00CF774B">
        <w:t>(SALEN; ZIMMERMAN, 2003)</w:t>
      </w:r>
      <w:r w:rsidR="00F22EF1">
        <w:fldChar w:fldCharType="end"/>
      </w:r>
      <w:r>
        <w:t xml:space="preserve">. </w:t>
      </w:r>
    </w:p>
    <w:p w:rsidR="002E6B63" w:rsidRDefault="00042C97" w:rsidP="00096ABF">
      <w:r>
        <w:t>Em “</w:t>
      </w:r>
      <w:proofErr w:type="spellStart"/>
      <w:r>
        <w:t>Rules</w:t>
      </w:r>
      <w:proofErr w:type="spellEnd"/>
      <w:r>
        <w:t xml:space="preserve"> </w:t>
      </w:r>
      <w:proofErr w:type="spellStart"/>
      <w:r>
        <w:t>of</w:t>
      </w:r>
      <w:proofErr w:type="spellEnd"/>
      <w:r>
        <w:t xml:space="preserve"> Play” Sales e </w:t>
      </w:r>
      <w:proofErr w:type="spellStart"/>
      <w:r>
        <w:t>Zimmerman</w:t>
      </w:r>
      <w:proofErr w:type="spellEnd"/>
      <w:r>
        <w:t xml:space="preserve"> nos apresentam duas interpretações para jogo significativo: uma está na emergência do relacionamento entre a ação do jogador e a resposta do sistema. A segunda se dá pelo fato de “as relações entre ações e respostas serem discerníveis e integradas no contexto maior do jogo.”</w:t>
      </w:r>
      <w:r w:rsidR="00F22EF1">
        <w:t xml:space="preserve"> </w:t>
      </w:r>
      <w:r w:rsidR="00F22EF1">
        <w:fldChar w:fldCharType="begin"/>
      </w:r>
      <w:r w:rsidR="00CF774B">
        <w:instrText xml:space="preserve"> ADDIN ZOTERO_ITEM CSL_CITATION {"citationID":"1rmfkv3ogs","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F22EF1">
        <w:fldChar w:fldCharType="separate"/>
      </w:r>
      <w:r w:rsidR="00CF774B" w:rsidRPr="00CF774B">
        <w:t>(SALEN; ZIMMERMAN, 2003)</w:t>
      </w:r>
      <w:r w:rsidR="00F22EF1">
        <w:fldChar w:fldCharType="end"/>
      </w:r>
      <w:r>
        <w:t xml:space="preserve">. </w:t>
      </w:r>
    </w:p>
    <w:p w:rsidR="002E6B63" w:rsidRDefault="00042C97" w:rsidP="00096ABF">
      <w:r>
        <w:t>Por discernível, os autores entendem que o efeito da ação no jogo é visível (eu saltei o buraco, eu recuperei a espada mágica perdida, etc...), por integrado, percebemos como isso afetará o resto do jogo (possuindo a espada mágica poderei cruzar para outra dimensão, etc...).</w:t>
      </w:r>
      <w:r w:rsidR="00F22EF1">
        <w:t xml:space="preserve"> </w:t>
      </w:r>
      <w:r w:rsidR="00F22EF1">
        <w:fldChar w:fldCharType="begin"/>
      </w:r>
      <w:r w:rsidR="00CF774B">
        <w:instrText xml:space="preserve"> ADDIN ZOTERO_ITEM CSL_CITATION {"citationID":"1pbevnpocc","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F22EF1">
        <w:fldChar w:fldCharType="separate"/>
      </w:r>
      <w:r w:rsidR="00CF774B" w:rsidRPr="00CF774B">
        <w:t>(SALEN; ZIMMERMAN, 2003)</w:t>
      </w:r>
      <w:r w:rsidR="00F22EF1">
        <w:fldChar w:fldCharType="end"/>
      </w:r>
      <w:r>
        <w:t xml:space="preserve">. O jogo significativo, então, nasce de várias formas ligadas a vários aspectos e adequadas a cada jogo especificamente. </w:t>
      </w:r>
    </w:p>
    <w:p w:rsidR="002E6B63" w:rsidRDefault="00042C97" w:rsidP="00E07008">
      <w:pPr>
        <w:pStyle w:val="Heading2"/>
      </w:pPr>
      <w:bookmarkStart w:id="9" w:name="_Toc481667154"/>
      <w:r>
        <w:t>Jogos são fortemente absorventes</w:t>
      </w:r>
      <w:bookmarkEnd w:id="9"/>
      <w:r>
        <w:t xml:space="preserve"> </w:t>
      </w:r>
    </w:p>
    <w:p w:rsidR="002E6B63" w:rsidRDefault="00042C97" w:rsidP="00096ABF">
      <w:r>
        <w:t xml:space="preserve">Quando jogando, é comum não </w:t>
      </w:r>
      <w:r w:rsidR="00B11D04">
        <w:t>sentirmos</w:t>
      </w:r>
      <w:r>
        <w:t xml:space="preserve"> o tempo passar. O jogo nos absorve e de certa maneira captura nossa perspectiva de tempo real, transformando-a na perspectiva de tempo do jogo. Dizemos que jogos produzem a sensação de imersão em uma realidade alternativa.</w:t>
      </w:r>
    </w:p>
    <w:p w:rsidR="002E6B63" w:rsidRDefault="00042C97" w:rsidP="0049005C">
      <w:pPr>
        <w:pStyle w:val="Picture"/>
      </w:pPr>
      <w:r>
        <w:rPr>
          <w:lang w:val="en-US" w:eastAsia="en-US"/>
        </w:rPr>
        <w:drawing>
          <wp:inline distT="114300" distB="114300" distL="114300" distR="114300">
            <wp:extent cx="4320000" cy="3294000"/>
            <wp:effectExtent l="0" t="0" r="4445" b="1905"/>
            <wp:docPr id="5"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4320000" cy="3294000"/>
                    </a:xfrm>
                    <a:prstGeom prst="rect">
                      <a:avLst/>
                    </a:prstGeom>
                    <a:ln/>
                  </pic:spPr>
                </pic:pic>
              </a:graphicData>
            </a:graphic>
          </wp:inline>
        </w:drawing>
      </w:r>
    </w:p>
    <w:p w:rsidR="002E6B63" w:rsidRDefault="000A5477" w:rsidP="0049005C">
      <w:pPr>
        <w:pStyle w:val="Caption"/>
      </w:pPr>
      <w:r w:rsidRPr="0049005C">
        <w:t>F</w:t>
      </w:r>
      <w:r>
        <w:t>i</w:t>
      </w:r>
      <w:r w:rsidRPr="0049005C">
        <w:t>g</w:t>
      </w:r>
      <w:r>
        <w:t xml:space="preserve">ura </w:t>
      </w:r>
      <w:r>
        <w:fldChar w:fldCharType="begin"/>
      </w:r>
      <w:r>
        <w:instrText xml:space="preserve"> SEQ </w:instrText>
      </w:r>
      <w:r w:rsidR="004D44C0">
        <w:instrText>Figura</w:instrText>
      </w:r>
      <w:r>
        <w:instrText xml:space="preserve"> </w:instrText>
      </w:r>
      <w:r>
        <w:fldChar w:fldCharType="separate"/>
      </w:r>
      <w:r w:rsidR="00433E81">
        <w:rPr>
          <w:noProof/>
        </w:rPr>
        <w:t>4</w:t>
      </w:r>
      <w:r>
        <w:fldChar w:fldCharType="end"/>
      </w:r>
      <w:r w:rsidRPr="0049005C">
        <w:t>.</w:t>
      </w:r>
      <w:r>
        <w:t xml:space="preserve"> </w:t>
      </w:r>
      <w:r w:rsidR="00042C97">
        <w:t xml:space="preserve">Jogos são atividades fortemente absorventes. É comum um jogador não ver o tempo passar. (Foto de </w:t>
      </w:r>
      <w:proofErr w:type="spellStart"/>
      <w:r w:rsidR="00042C97">
        <w:t>Angie</w:t>
      </w:r>
      <w:proofErr w:type="spellEnd"/>
      <w:r w:rsidR="00042C97">
        <w:t xml:space="preserve"> Garret)</w:t>
      </w:r>
      <w:r w:rsidR="00D81548">
        <w:rPr>
          <w:rStyle w:val="FootnoteReference"/>
        </w:rPr>
        <w:footnoteReference w:id="5"/>
      </w:r>
    </w:p>
    <w:p w:rsidR="002E6B63" w:rsidRDefault="00042C97" w:rsidP="00096ABF">
      <w:r>
        <w:t>Vejamos um exemplo de um jogo bastante simples que f</w:t>
      </w:r>
      <w:r w:rsidR="00746835">
        <w:t>e</w:t>
      </w:r>
      <w:r>
        <w:t xml:space="preserve">z sucesso </w:t>
      </w:r>
      <w:r w:rsidR="00746835">
        <w:t>a partir do</w:t>
      </w:r>
      <w:r>
        <w:t xml:space="preserve"> ano de 2011: </w:t>
      </w:r>
      <w:proofErr w:type="spellStart"/>
      <w:r>
        <w:rPr>
          <w:i/>
        </w:rPr>
        <w:t>Angry</w:t>
      </w:r>
      <w:proofErr w:type="spellEnd"/>
      <w:r>
        <w:rPr>
          <w:i/>
        </w:rPr>
        <w:t xml:space="preserve"> </w:t>
      </w:r>
      <w:proofErr w:type="spellStart"/>
      <w:r>
        <w:rPr>
          <w:i/>
        </w:rPr>
        <w:t>Birds</w:t>
      </w:r>
      <w:proofErr w:type="spellEnd"/>
      <w:r w:rsidR="00C75023">
        <w:rPr>
          <w:i/>
        </w:rPr>
        <w:fldChar w:fldCharType="begin"/>
      </w:r>
      <w:r w:rsidR="00C75023">
        <w:instrText xml:space="preserve"> XE "</w:instrText>
      </w:r>
      <w:r w:rsidR="00C75023" w:rsidRPr="00C61630">
        <w:rPr>
          <w:i/>
        </w:rPr>
        <w:instrText>Angry Birds</w:instrText>
      </w:r>
      <w:r w:rsidR="00C75023">
        <w:instrText xml:space="preserve">" </w:instrText>
      </w:r>
      <w:r w:rsidR="00C75023">
        <w:rPr>
          <w:i/>
        </w:rPr>
        <w:fldChar w:fldCharType="end"/>
      </w:r>
      <w:r>
        <w:rPr>
          <w:i/>
        </w:rPr>
        <w:t xml:space="preserve">. </w:t>
      </w:r>
      <w:r>
        <w:t xml:space="preserve">Cada fase desse jogo é bastante rápida, já que geralmente você precisa apenas lançar três ou quatro pássaros em direção a porcos verdes protegidos por alguns objetos. Não é raro, porém, um jogador jogar uma fase várias vezes até conseguir conclui-la com sucesso. Facilmente um jogador joga o que lhe parece um tempo curto, afinal só conseguiu passar uma ou poucas fases, e descobre que, no mundo real, se passaram horas. Isso acontece porque </w:t>
      </w:r>
      <w:proofErr w:type="spellStart"/>
      <w:r>
        <w:rPr>
          <w:i/>
        </w:rPr>
        <w:t>Angry</w:t>
      </w:r>
      <w:proofErr w:type="spellEnd"/>
      <w:r>
        <w:rPr>
          <w:i/>
        </w:rPr>
        <w:t xml:space="preserve"> </w:t>
      </w:r>
      <w:proofErr w:type="spellStart"/>
      <w:r>
        <w:rPr>
          <w:i/>
        </w:rPr>
        <w:t>Birds</w:t>
      </w:r>
      <w:proofErr w:type="spellEnd"/>
      <w:r>
        <w:t xml:space="preserve"> é absorvente. Tão absorvente e </w:t>
      </w:r>
      <w:r w:rsidR="00451AEF">
        <w:t>envolvente</w:t>
      </w:r>
      <w:r>
        <w:t xml:space="preserve"> que em maio de 2011 anunciou ter alcançado 1 bilhão de </w:t>
      </w:r>
      <w:r w:rsidR="00DD67E2">
        <w:t xml:space="preserve">downloads </w:t>
      </w:r>
      <w:r w:rsidR="00DD67E2">
        <w:fldChar w:fldCharType="begin"/>
      </w:r>
      <w:r w:rsidR="00CF774B">
        <w:instrText xml:space="preserve"> ADDIN ZOTERO_ITEM CSL_CITATION {"citationID":"2ji68r63aq","properties":{"formattedCitation":"(JOHN FUNK, 2012)","plainCitation":"(JOHN FUNK, 2012)"},"citationItems":[{"id":2321,"uris":["http://zotero.org/users/30732/items/7S3I8AQM"],"uri":["http://zotero.org/users/30732/items/7S3I8AQM"],"itemData":{"id":2321,"type":"webpage","title":"Angry Birds Smashes the Billion-Download Mark","container-title":"The Escapist","abstract":"1 in 7 people on Earth now has Angry Birds.","URL":"http://www.escapistmagazine.com/news/view/117173-Angry-Birds-Smashes-the-Billion-Download-Mark","author":[{"literal":"John Funk"}],"issued":{"date-parts":[["2012",5,9]]},"accessed":{"date-parts":[["2017",4,28]]}}}],"schema":"https://github.com/citation-style-language/schema/raw/master/csl-citation.json"} </w:instrText>
      </w:r>
      <w:r w:rsidR="00DD67E2">
        <w:fldChar w:fldCharType="separate"/>
      </w:r>
      <w:r w:rsidR="00CF774B" w:rsidRPr="00CF774B">
        <w:t>(JOHN FUNK, 2012)</w:t>
      </w:r>
      <w:r w:rsidR="00DD67E2">
        <w:fldChar w:fldCharType="end"/>
      </w:r>
      <w:r w:rsidR="00DD67E2">
        <w:t>.</w:t>
      </w:r>
    </w:p>
    <w:p w:rsidR="002E6B63" w:rsidRDefault="00042C97" w:rsidP="00096ABF">
      <w:r>
        <w:t xml:space="preserve">Jogos não são a única atividade absorvente. A leitura, por exemplo, muitas vezes o é. </w:t>
      </w:r>
      <w:r w:rsidR="00746835">
        <w:t>É possível que</w:t>
      </w:r>
      <w:r>
        <w:t xml:space="preserve"> muito mais pessoas já </w:t>
      </w:r>
      <w:r w:rsidR="00451AEF">
        <w:t>tenham ficado</w:t>
      </w:r>
      <w:r>
        <w:t xml:space="preserve"> horas seguidas lendo um </w:t>
      </w:r>
      <w:r w:rsidR="00451AEF">
        <w:t xml:space="preserve">bom </w:t>
      </w:r>
      <w:r>
        <w:t xml:space="preserve">livro do que ficaram horas seguidas jogando um </w:t>
      </w:r>
      <w:r w:rsidR="00451AEF">
        <w:t xml:space="preserve">bom </w:t>
      </w:r>
      <w:r>
        <w:t>jogo. O mesmo se pode falar de várias outras obras culturais, como músicas, filmes, etc. A capacidade de absorver o leitor ou o jogador é uma das principais características da qualidade de uma peça cultural. Para absorver são necessárias várias características, como criar um interesse e mantê-lo</w:t>
      </w:r>
      <w:r w:rsidR="00451AEF">
        <w:t xml:space="preserve">, além de </w:t>
      </w:r>
      <w:r>
        <w:t>manter também uma consistência interna que não chame a atenção para o mundo externo.</w:t>
      </w:r>
    </w:p>
    <w:p w:rsidR="002E6B63" w:rsidRDefault="00042C97" w:rsidP="00096ABF">
      <w:r>
        <w:t xml:space="preserve">É provável que quando estamos tão absorvidos em um jogo tenhamos atingido um estado mental conhecido como “fluxo”. Segundo Jane </w:t>
      </w:r>
      <w:proofErr w:type="spellStart"/>
      <w:r>
        <w:t>McGonigal</w:t>
      </w:r>
      <w:proofErr w:type="spellEnd"/>
      <w:r>
        <w:t xml:space="preserve"> </w:t>
      </w:r>
      <w:r w:rsidR="00F22EF1">
        <w:fldChar w:fldCharType="begin"/>
      </w:r>
      <w:r w:rsidR="00CF774B">
        <w:instrText xml:space="preserve"> ADDIN ZOTERO_ITEM CSL_CITATION {"citationID":"v9i64sjhh","properties":{"formattedCitation":"(MCGONIGAL, 2011)","plainCitation":"(MCGONIGAL, 2011)"},"citationItems":[{"id":1098,"uris":["http://zotero.org/groups/38119/items/DZX5KUS3"],"uri":["http://zotero.org/groups/38119/items/DZX5KUS3"],"itemData":{"id":1098,"type":"book","title":"Reality Is Broken: Why Games Make Us Better and How They Can Change the World","publisher":"Penguin Books","number-of-pages":"416","edition":"Reprint","source":"Amazon.com","ISBN":"0-14-312061-1","call-number":"0142","shortTitle":"Reality Is Broken","author":[{"family":"McGonigal","given":"Jane"}],"issued":{"date-parts":[["2011",12,27]]}}}],"schema":"https://github.com/citation-style-language/schema/raw/master/csl-citation.json"} </w:instrText>
      </w:r>
      <w:r w:rsidR="00F22EF1">
        <w:fldChar w:fldCharType="separate"/>
      </w:r>
      <w:r w:rsidR="00CF774B" w:rsidRPr="00CF774B">
        <w:t>(MCGONIGAL, 2011)</w:t>
      </w:r>
      <w:r w:rsidR="00F22EF1">
        <w:fldChar w:fldCharType="end"/>
      </w:r>
      <w:r>
        <w:t xml:space="preserve"> “Quando você está em um estado de fluxo, você quer permanecer lá: tanto desistir quanto vencer são resultados igualmente insatisfatórios”. </w:t>
      </w:r>
      <w:proofErr w:type="spellStart"/>
      <w:r>
        <w:t>Mihály</w:t>
      </w:r>
      <w:proofErr w:type="spellEnd"/>
      <w:r>
        <w:t xml:space="preserve"> </w:t>
      </w:r>
      <w:proofErr w:type="spellStart"/>
      <w:r>
        <w:t>Csikszentmihályi</w:t>
      </w:r>
      <w:proofErr w:type="spellEnd"/>
      <w:r w:rsidR="00D81548">
        <w:rPr>
          <w:rStyle w:val="FootnoteReference"/>
        </w:rPr>
        <w:footnoteReference w:id="6"/>
      </w:r>
      <w:r w:rsidR="00D81548">
        <w:t xml:space="preserve"> </w:t>
      </w:r>
      <w:r>
        <w:t>foi o inventor do termo fluxo</w:t>
      </w:r>
      <w:r w:rsidR="00D81548">
        <w:rPr>
          <w:rStyle w:val="FootnoteReference"/>
        </w:rPr>
        <w:footnoteReference w:id="7"/>
      </w:r>
      <w:r>
        <w:t>, “O estado em que as pessoas estão tão envolvidas em uma atividade que nada mais parece importar”</w:t>
      </w:r>
      <w:r w:rsidR="00F22EF1">
        <w:t xml:space="preserve"> </w:t>
      </w:r>
      <w:r w:rsidR="00F22EF1">
        <w:fldChar w:fldCharType="begin"/>
      </w:r>
      <w:r w:rsidR="00CF774B">
        <w:instrText xml:space="preserve"> ADDIN ZOTERO_ITEM CSL_CITATION {"citationID":"2o3b8h5el8","properties":{"formattedCitation":"(CSIKSZENTMIHALYI, 2008)","plainCitation":"(CSIKSZENTMIHALYI, 2008)"},"citationItems":[{"id":2183,"uris":["http://zotero.org/groups/43412/items/NURATQ9F"],"uri":["http://zotero.org/groups/43412/items/NURATQ9F"],"itemData":{"id":2183,"type":"book","title":"Flow: The Psychology of Optimal Experience","publisher":"Harper Perennial Modern Classics","edition":"1ST","source":"Amazon.com","ISBN":"978-0-06-133920-2","call-number":"7715","shortTitle":"Flow","author":[{"family":"Csikszentmihalyi","given":"Mihaly"}],"issued":{"date-parts":[["2008",7,1]]}}}],"schema":"https://github.com/citation-style-language/schema/raw/master/csl-citation.json"} </w:instrText>
      </w:r>
      <w:r w:rsidR="00F22EF1">
        <w:fldChar w:fldCharType="separate"/>
      </w:r>
      <w:r w:rsidR="00CF774B" w:rsidRPr="00CF774B">
        <w:t>(CSIKSZENTMIHALYI, 2008)</w:t>
      </w:r>
      <w:r w:rsidR="00F22EF1">
        <w:fldChar w:fldCharType="end"/>
      </w:r>
      <w:r>
        <w:t>, descrito como significando uma experiência ótima, “uma espécie de regozijo, um profundo sentimento de satisfação que tínhamos desejado por muito tempo e que se torna um marco na memória de como a vida deve ser.”</w:t>
      </w:r>
      <w:r w:rsidR="00F22EF1">
        <w:t xml:space="preserve"> </w:t>
      </w:r>
      <w:r w:rsidR="00F22EF1">
        <w:fldChar w:fldCharType="begin"/>
      </w:r>
      <w:r w:rsidR="00CF774B">
        <w:instrText xml:space="preserve"> ADDIN ZOTERO_ITEM CSL_CITATION {"citationID":"17f3rlnb4i","properties":{"formattedCitation":"(CSIKSZENTMIHALYI, 2008)","plainCitation":"(CSIKSZENTMIHALYI, 2008)"},"citationItems":[{"id":2183,"uris":["http://zotero.org/groups/43412/items/NURATQ9F"],"uri":["http://zotero.org/groups/43412/items/NURATQ9F"],"itemData":{"id":2183,"type":"book","title":"Flow: The Psychology of Optimal Experience","publisher":"Harper Perennial Modern Classics","edition":"1ST","source":"Amazon.com","ISBN":"978-0-06-133920-2","call-number":"7715","shortTitle":"Flow","author":[{"family":"Csikszentmihalyi","given":"Mihaly"}],"issued":{"date-parts":[["2008",7,1]]}}}],"schema":"https://github.com/citation-style-language/schema/raw/master/csl-citation.json"} </w:instrText>
      </w:r>
      <w:r w:rsidR="00F22EF1">
        <w:fldChar w:fldCharType="separate"/>
      </w:r>
      <w:r w:rsidR="00CF774B" w:rsidRPr="00CF774B">
        <w:t>(CSIKSZENTMIHALYI, 2008)</w:t>
      </w:r>
      <w:r w:rsidR="00F22EF1">
        <w:fldChar w:fldCharType="end"/>
      </w:r>
      <w:r>
        <w:t xml:space="preserve">. Em seus estudos, </w:t>
      </w:r>
      <w:proofErr w:type="spellStart"/>
      <w:r>
        <w:t>Csikszentmihályi</w:t>
      </w:r>
      <w:proofErr w:type="spellEnd"/>
      <w:r>
        <w:t xml:space="preserve"> </w:t>
      </w:r>
      <w:r w:rsidR="00451AEF">
        <w:t>identificou</w:t>
      </w:r>
      <w:r>
        <w:t xml:space="preserve"> elementos que são determinantes para que uma pessoa entre em fluxo durante uma atividade. Vários desses elementos, como o </w:t>
      </w:r>
      <w:r>
        <w:rPr>
          <w:i/>
        </w:rPr>
        <w:t>feedback</w:t>
      </w:r>
      <w:r>
        <w:t xml:space="preserve"> imediato </w:t>
      </w:r>
      <w:r w:rsidR="00451AEF">
        <w:t>à</w:t>
      </w:r>
      <w:r>
        <w:t xml:space="preserve">s ações realizadas, são diretamente encontrados em jogos. </w:t>
      </w:r>
      <w:r w:rsidR="00451AEF">
        <w:t xml:space="preserve"> </w:t>
      </w:r>
    </w:p>
    <w:p w:rsidR="002E6B63" w:rsidRDefault="00042C97" w:rsidP="00E07008">
      <w:pPr>
        <w:pStyle w:val="Heading2"/>
      </w:pPr>
      <w:bookmarkStart w:id="10" w:name="_Toc481667155"/>
      <w:r>
        <w:t>Jogos utilizam um mundo abstrato</w:t>
      </w:r>
      <w:bookmarkEnd w:id="10"/>
    </w:p>
    <w:p w:rsidR="002E6B63" w:rsidRDefault="00042C97" w:rsidP="00096ABF">
      <w:r>
        <w:t xml:space="preserve">Jogos ocorrem em um </w:t>
      </w:r>
      <w:r w:rsidR="00451AEF">
        <w:t>universo</w:t>
      </w:r>
      <w:r>
        <w:t xml:space="preserve"> fora do</w:t>
      </w:r>
      <w:r w:rsidR="00451AEF">
        <w:t xml:space="preserve"> nosso mundo normal, utilizando-o </w:t>
      </w:r>
      <w:r>
        <w:t>como referên</w:t>
      </w:r>
      <w:r w:rsidR="00451AEF">
        <w:t xml:space="preserve">cia do que pode ou não ocorrer. Esse universo possui </w:t>
      </w:r>
      <w:r>
        <w:t>tempo e espaço próprio, além de suas próprias regras de física, química e história.</w:t>
      </w:r>
    </w:p>
    <w:p w:rsidR="002E6B63" w:rsidRDefault="00042C97" w:rsidP="00096ABF">
      <w:r>
        <w:t>Tabuleiros e imagens nos computadores ajudam a definir esse mundo. Se você vai jogar War</w:t>
      </w:r>
      <w:r w:rsidR="00C75023">
        <w:fldChar w:fldCharType="begin"/>
      </w:r>
      <w:r w:rsidR="00C75023">
        <w:instrText xml:space="preserve"> XE "</w:instrText>
      </w:r>
      <w:r w:rsidR="00C75023" w:rsidRPr="008A59A6">
        <w:instrText>War</w:instrText>
      </w:r>
      <w:r w:rsidR="00C75023">
        <w:instrText xml:space="preserve">" </w:instrText>
      </w:r>
      <w:r w:rsidR="00C75023">
        <w:fldChar w:fldCharType="end"/>
      </w:r>
      <w:r>
        <w:t xml:space="preserve"> ou Risk</w:t>
      </w:r>
      <w:r w:rsidR="00C75023">
        <w:fldChar w:fldCharType="begin"/>
      </w:r>
      <w:r w:rsidR="00C75023">
        <w:instrText xml:space="preserve"> XE "</w:instrText>
      </w:r>
      <w:r w:rsidR="00C75023" w:rsidRPr="000421E2">
        <w:instrText>Risk</w:instrText>
      </w:r>
      <w:r w:rsidR="00C75023">
        <w:instrText xml:space="preserve">" </w:instrText>
      </w:r>
      <w:r w:rsidR="00C75023">
        <w:fldChar w:fldCharType="end"/>
      </w:r>
      <w:r>
        <w:t xml:space="preserve">, o mundo é o próprio planeta Terra, porém com uma divisão geográfica simplificada. Outras versões desses jogos apresentam novos mundos. </w:t>
      </w:r>
    </w:p>
    <w:p w:rsidR="002E6B63" w:rsidRDefault="00042C97" w:rsidP="00096ABF">
      <w:r>
        <w:t xml:space="preserve">Cada um desses mundos possui também uma história própria. Os jogos mais antigos e mais abstratos, talvez até por causa do passar do tempo, perderam muito das histórias originais e se tornaram </w:t>
      </w:r>
      <w:r w:rsidR="00451AEF">
        <w:t>ainda</w:t>
      </w:r>
      <w:r>
        <w:t xml:space="preserve"> mais abstratos. Assim, a luta entre exércitos que acontece em </w:t>
      </w:r>
      <w:r w:rsidR="00451AEF">
        <w:t>D</w:t>
      </w:r>
      <w:r>
        <w:t>amas</w:t>
      </w:r>
      <w:r w:rsidR="00451AEF">
        <w:fldChar w:fldCharType="begin"/>
      </w:r>
      <w:r w:rsidR="00451AEF">
        <w:instrText xml:space="preserve"> XE "</w:instrText>
      </w:r>
      <w:r w:rsidR="00451AEF" w:rsidRPr="009B73D4">
        <w:instrText>Damas</w:instrText>
      </w:r>
      <w:r w:rsidR="00451AEF">
        <w:instrText xml:space="preserve">" </w:instrText>
      </w:r>
      <w:r w:rsidR="00451AEF">
        <w:fldChar w:fldCharType="end"/>
      </w:r>
      <w:r>
        <w:t xml:space="preserve"> é muito mais abstrata da luta de exércitos que acontece em Combate</w:t>
      </w:r>
      <w:r w:rsidR="00C75023">
        <w:fldChar w:fldCharType="begin"/>
      </w:r>
      <w:r w:rsidR="00C75023">
        <w:instrText xml:space="preserve"> XE "</w:instrText>
      </w:r>
      <w:r w:rsidR="00C75023" w:rsidRPr="00EE0C83">
        <w:instrText>Combate</w:instrText>
      </w:r>
      <w:r w:rsidR="00C75023">
        <w:instrText xml:space="preserve">" </w:instrText>
      </w:r>
      <w:r w:rsidR="00C75023">
        <w:fldChar w:fldCharType="end"/>
      </w:r>
      <w:proofErr w:type="gramStart"/>
      <w:r>
        <w:rPr>
          <w:vertAlign w:val="superscript"/>
        </w:rPr>
        <w:t>®</w:t>
      </w:r>
      <w:r>
        <w:t xml:space="preserve"> .</w:t>
      </w:r>
      <w:proofErr w:type="gramEnd"/>
      <w:r>
        <w:t xml:space="preserve"> Nos RPG, em computador ou não, a história é tão importante que é</w:t>
      </w:r>
      <w:r w:rsidR="00451AEF">
        <w:t>,</w:t>
      </w:r>
      <w:r>
        <w:t xml:space="preserve"> às vezes</w:t>
      </w:r>
      <w:r w:rsidR="00451AEF">
        <w:t>,</w:t>
      </w:r>
      <w:r>
        <w:t xml:space="preserve"> o próprio jogo. Em outras formas de jogo é apenas um fator decorativo. Pouco</w:t>
      </w:r>
      <w:r w:rsidR="00451AEF">
        <w:t xml:space="preserve">s jogadores de </w:t>
      </w:r>
      <w:proofErr w:type="spellStart"/>
      <w:r>
        <w:rPr>
          <w:i/>
        </w:rPr>
        <w:t>Doom</w:t>
      </w:r>
      <w:proofErr w:type="spellEnd"/>
      <w:r>
        <w:t xml:space="preserve">™ </w:t>
      </w:r>
      <w:r w:rsidR="00451AEF">
        <w:t>estão cientes</w:t>
      </w:r>
      <w:r>
        <w:t xml:space="preserve"> do verdadeiro motivo que o fuzileiro naval sem nome</w:t>
      </w:r>
      <w:r w:rsidR="00D81548">
        <w:rPr>
          <w:rStyle w:val="FootnoteReference"/>
        </w:rPr>
        <w:footnoteReference w:id="8"/>
      </w:r>
      <w:r>
        <w:t xml:space="preserve"> tem para matar todos os monstros de cada nível</w:t>
      </w:r>
      <w:r w:rsidR="00451AEF">
        <w:t>: se sua história mudasse, pouco mudaria o jogo em si</w:t>
      </w:r>
      <w:r>
        <w:t>. Finalmente, em vários jogos a história não existe, se perdeu ou é extremamente abstrata. Qual a história por trás de um jogo de cartas como buraco?</w:t>
      </w:r>
    </w:p>
    <w:p w:rsidR="002E6B63" w:rsidRDefault="00042C97" w:rsidP="00096ABF">
      <w:r>
        <w:t>A maioria dos jogos de tabuleiro divide o tempo em movimentos alternados entre os participantes. Esses movimentos podem ser totalmente abstratos, como o mover de uma peça em Combate</w:t>
      </w:r>
      <w:r w:rsidR="00C75023">
        <w:fldChar w:fldCharType="begin"/>
      </w:r>
      <w:r w:rsidR="00C75023">
        <w:instrText xml:space="preserve"> XE "</w:instrText>
      </w:r>
      <w:r w:rsidR="00C75023" w:rsidRPr="00EE0C83">
        <w:instrText>Combate</w:instrText>
      </w:r>
      <w:r w:rsidR="00C75023">
        <w:instrText xml:space="preserve">" </w:instrText>
      </w:r>
      <w:r w:rsidR="00C75023">
        <w:fldChar w:fldCharType="end"/>
      </w:r>
      <w:r>
        <w:rPr>
          <w:vertAlign w:val="superscript"/>
        </w:rPr>
        <w:t>®</w:t>
      </w:r>
      <w:r>
        <w:t xml:space="preserve">, ou ter alguma relação com um tempo real ou histórico, como um movimento em </w:t>
      </w:r>
      <w:proofErr w:type="spellStart"/>
      <w:r>
        <w:rPr>
          <w:i/>
        </w:rPr>
        <w:t>Diplomacy</w:t>
      </w:r>
      <w:proofErr w:type="spellEnd"/>
      <w:r w:rsidR="00C75023">
        <w:rPr>
          <w:i/>
        </w:rPr>
        <w:fldChar w:fldCharType="begin"/>
      </w:r>
      <w:r w:rsidR="00C75023">
        <w:instrText xml:space="preserve"> XE "</w:instrText>
      </w:r>
      <w:r w:rsidR="00C75023" w:rsidRPr="00DD3E29">
        <w:rPr>
          <w:i/>
        </w:rPr>
        <w:instrText>Diplomacy</w:instrText>
      </w:r>
      <w:r w:rsidR="00C75023">
        <w:instrText xml:space="preserve">" </w:instrText>
      </w:r>
      <w:r w:rsidR="00C75023">
        <w:rPr>
          <w:i/>
        </w:rPr>
        <w:fldChar w:fldCharType="end"/>
      </w:r>
      <w:r>
        <w:t>™, onde todos os jogadores jogam ao mesmo tempo, e que representa 6 meses do mundo histórico. Jogos esportivos, como futebol</w:t>
      </w:r>
      <w:r w:rsidR="00C75023">
        <w:fldChar w:fldCharType="begin"/>
      </w:r>
      <w:r w:rsidR="00C75023">
        <w:instrText xml:space="preserve"> XE "</w:instrText>
      </w:r>
      <w:r w:rsidR="00C75023" w:rsidRPr="009543B1">
        <w:rPr>
          <w:i/>
        </w:rPr>
        <w:instrText>futebol</w:instrText>
      </w:r>
      <w:r w:rsidR="00C75023">
        <w:instrText xml:space="preserve">" </w:instrText>
      </w:r>
      <w:r w:rsidR="00C75023">
        <w:fldChar w:fldCharType="end"/>
      </w:r>
      <w:r>
        <w:t xml:space="preserve">, possuem o seu campo limitado e tempo controlado, porém o tempo é real e todos jogam </w:t>
      </w:r>
      <w:r w:rsidR="008B5196">
        <w:t>simultaneamente</w:t>
      </w:r>
      <w:r>
        <w:t xml:space="preserve">. Já em jogos de computador temos variações que incluem a possibilidade de parar o tempo para pensar seu ataque, como em </w:t>
      </w:r>
      <w:r>
        <w:rPr>
          <w:i/>
        </w:rPr>
        <w:t>Dragon Age</w:t>
      </w:r>
      <w:r w:rsidR="00C75023">
        <w:rPr>
          <w:i/>
        </w:rPr>
        <w:fldChar w:fldCharType="begin"/>
      </w:r>
      <w:r w:rsidR="00C75023">
        <w:instrText xml:space="preserve"> XE "</w:instrText>
      </w:r>
      <w:r w:rsidR="00C75023" w:rsidRPr="00702B3B">
        <w:rPr>
          <w:i/>
        </w:rPr>
        <w:instrText>Dragon Age</w:instrText>
      </w:r>
      <w:r w:rsidR="00C75023">
        <w:instrText xml:space="preserve">" </w:instrText>
      </w:r>
      <w:r w:rsidR="00C75023">
        <w:rPr>
          <w:i/>
        </w:rPr>
        <w:fldChar w:fldCharType="end"/>
      </w:r>
      <w:r>
        <w:rPr>
          <w:i/>
        </w:rPr>
        <w:t xml:space="preserve"> II</w:t>
      </w:r>
      <w:r w:rsidR="00C75023">
        <w:rPr>
          <w:i/>
        </w:rPr>
        <w:fldChar w:fldCharType="begin"/>
      </w:r>
      <w:r w:rsidR="00C75023">
        <w:instrText xml:space="preserve"> XE "</w:instrText>
      </w:r>
      <w:r w:rsidR="00C75023" w:rsidRPr="00B816A3">
        <w:rPr>
          <w:i/>
        </w:rPr>
        <w:instrText>Dragon Age II</w:instrText>
      </w:r>
      <w:r w:rsidR="00C75023">
        <w:instrText xml:space="preserve">" </w:instrText>
      </w:r>
      <w:r w:rsidR="00C75023">
        <w:rPr>
          <w:i/>
        </w:rPr>
        <w:fldChar w:fldCharType="end"/>
      </w:r>
      <w:r>
        <w:t xml:space="preserve">™. </w:t>
      </w:r>
    </w:p>
    <w:p w:rsidR="002E6B63" w:rsidRDefault="00042C97" w:rsidP="00096ABF">
      <w:r>
        <w:t>A capacidade de absorção dos jogos em um mundo abstrato pode ser vista refletida na imersão do jogador. Esse termo é utilizado para definir o estado de pertencer ao mundo virtual do jogo e se desligar do mundo real. É alcançar o fluxo e se misturar na fantasia</w:t>
      </w:r>
      <w:r w:rsidR="008B5196">
        <w:t>.</w:t>
      </w:r>
    </w:p>
    <w:p w:rsidR="008B5196" w:rsidRDefault="008B5196" w:rsidP="00096ABF">
      <w:r>
        <w:t xml:space="preserve">É possível discutir as sutis diferenças entre absorção ou imersão. Escolhemos o primeiro termo por estar de acordo com a definição original da tradução </w:t>
      </w:r>
      <w:proofErr w:type="spellStart"/>
      <w:r>
        <w:t>Huizinga</w:t>
      </w:r>
      <w:proofErr w:type="spellEnd"/>
      <w:r>
        <w:fldChar w:fldCharType="begin"/>
      </w:r>
      <w:r w:rsidR="00CF774B">
        <w:instrText xml:space="preserve"> ADDIN ZOTERO_ITEM CSL_CITATION {"citationID":"1e796l1fvg","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fldChar w:fldCharType="separate"/>
      </w:r>
      <w:r w:rsidR="00CF774B" w:rsidRPr="00CF774B">
        <w:t>(HUIZINGA, 1971)</w:t>
      </w:r>
      <w:r>
        <w:fldChar w:fldCharType="end"/>
      </w:r>
      <w:r>
        <w:t xml:space="preserve"> em Português, sendo então adotado na maior parte da literatura nessa língua, porém também entendemos que há uma diferença entre a propriedade do jogo, absorver, e a sensação que alguns jogos causam ao jogador, a imersão. Outros termos também poderiam ser usados, como “cativar”.</w:t>
      </w:r>
    </w:p>
    <w:p w:rsidR="002E6B63" w:rsidRDefault="00042C97" w:rsidP="00E07008">
      <w:pPr>
        <w:pStyle w:val="Heading2"/>
      </w:pPr>
      <w:bookmarkStart w:id="11" w:name="_Toc481667156"/>
      <w:r>
        <w:t>Jogos são não-produtivos</w:t>
      </w:r>
      <w:r w:rsidR="00915935">
        <w:rPr>
          <w:rStyle w:val="FootnoteReference"/>
        </w:rPr>
        <w:footnoteReference w:id="9"/>
      </w:r>
      <w:bookmarkEnd w:id="11"/>
    </w:p>
    <w:p w:rsidR="002E6B63" w:rsidRDefault="00042C97" w:rsidP="00096ABF">
      <w:r>
        <w:t>Quando pedimos que os jogos sejam não produtivos estamos impondo uma condição que garante, de várias formas, a motivação do jogador ao participar</w:t>
      </w:r>
      <w:r w:rsidR="00F22EF1">
        <w:fldChar w:fldCharType="begin"/>
      </w:r>
      <w:r w:rsidR="00CF774B">
        <w:instrText xml:space="preserve"> ADDIN ZOTERO_ITEM CSL_CITATION {"citationID":"ansdrNA4","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O que queremos garantir é que o jogador não tenha outras motivações mais importantes do que a sua inclinação psicológica para jogar, que seja voluntário e que não tenho medo do jogo. Isso permite que estudemos ou nos preparemos melhor para produzir um jogo que seja divertido.</w:t>
      </w:r>
    </w:p>
    <w:p w:rsidR="002E6B63" w:rsidRDefault="00042C97" w:rsidP="00096ABF">
      <w:r>
        <w:t xml:space="preserve">Quando um jogo passa a ter resultados produtivos no mundo real, como lucros em um jogo de pôquer ou prêmios em um bingo, outras motivações aparecem, como ganhar dinheiro, uma garrafa de vinho, ou ainda aprender alguma coisa em um jogo educacional. A pessoa deixa de jogar pelo prazer obtido, pela socialização, pela fantasia e passa a jogar pelo resultado que conseguirá no mundo real. As razões, motivações e resultados são tão diferentes que, em inglês, quando há apostas envolvidas, o estudo deixa de ser sobre </w:t>
      </w:r>
      <w:proofErr w:type="spellStart"/>
      <w:r>
        <w:rPr>
          <w:i/>
        </w:rPr>
        <w:t>gaming</w:t>
      </w:r>
      <w:proofErr w:type="spellEnd"/>
      <w:r>
        <w:t xml:space="preserve"> e passa a ser sobre </w:t>
      </w:r>
      <w:proofErr w:type="spellStart"/>
      <w:r>
        <w:rPr>
          <w:i/>
        </w:rPr>
        <w:t>gambling</w:t>
      </w:r>
      <w:proofErr w:type="spellEnd"/>
      <w:r>
        <w:t>.</w:t>
      </w:r>
    </w:p>
    <w:p w:rsidR="002E6B63" w:rsidRDefault="00042C97" w:rsidP="00096ABF">
      <w:r>
        <w:t>Alguns autores não concordam que jogos sejam não-produtivos</w:t>
      </w:r>
      <w:r w:rsidR="00746835">
        <w:t xml:space="preserve"> </w:t>
      </w:r>
      <w:r w:rsidR="00746835">
        <w:fldChar w:fldCharType="begin"/>
      </w:r>
      <w:r w:rsidR="00CF774B">
        <w:instrText xml:space="preserve"> ADDIN ZOTERO_ITEM CSL_CITATION {"citationID":"qkr87pano","properties":{"formattedCitation":"(JUUL, 2005)","plainCitation":"(JUUL, 2005)"},"citationItems":[{"id":1124,"uris":["http://zotero.org/groups/38119/items/EHIW69J8"],"uri":["http://zotero.org/groups/38119/items/EHIW69J8"],"itemData":{"id":1124,"type":"book","title":"Half-Real: Video Games between Real Rules and Fictional Worlds","publisher":"The MIT Press","source":"Amazon.com","ISBN":"978-0-262-10110-3","call-number":"0743","shortTitle":"Half-Real","author":[{"family":"Juul","given":"Jesper"}],"issued":{"date-parts":[["2005",11,4]]}}}],"schema":"https://github.com/citation-style-language/schema/raw/master/csl-citation.json"} </w:instrText>
      </w:r>
      <w:r w:rsidR="00746835">
        <w:fldChar w:fldCharType="separate"/>
      </w:r>
      <w:r w:rsidR="00CF774B" w:rsidRPr="00CF774B">
        <w:t>(JUUL, 2005)</w:t>
      </w:r>
      <w:r w:rsidR="00746835">
        <w:fldChar w:fldCharType="end"/>
      </w:r>
      <w:r>
        <w:t xml:space="preserve">. Nesse ponto devemos notar que há alguma razão, já que existe uma enorme indústria de jogos. Porém o que queremos dizer é que não jogamos para produzir, apesar de produzirmos os jogos. Ou seja, a indústria de jogos, como a indústria do cinema, é uma indústria de entretenimento e, quando usamos seus produtos na forma para o qual foram planejados, ou em sua utilização “pura”, não temos como intenção produzir.  </w:t>
      </w:r>
    </w:p>
    <w:p w:rsidR="002E6B63" w:rsidRDefault="00042C97" w:rsidP="00096ABF">
      <w:r>
        <w:t xml:space="preserve">Outra visão é que os jogos produzem uma melhor qualidade de vida, pois nos fornecem emoções que desejamos de forma segura, barata e confiável </w:t>
      </w:r>
      <w:r w:rsidR="00F22EF1">
        <w:fldChar w:fldCharType="begin"/>
      </w:r>
      <w:r w:rsidR="00CF774B">
        <w:instrText xml:space="preserve"> ADDIN ZOTERO_ITEM CSL_CITATION {"citationID":"gipg0jdq4","properties":{"formattedCitation":"(MCGONIGAL, 2011)","plainCitation":"(MCGONIGAL, 2011)"},"citationItems":[{"id":1098,"uris":["http://zotero.org/groups/38119/items/DZX5KUS3"],"uri":["http://zotero.org/groups/38119/items/DZX5KUS3"],"itemData":{"id":1098,"type":"book","title":"Reality Is Broken: Why Games Make Us Better and How They Can Change the World","publisher":"Penguin Books","number-of-pages":"416","edition":"Reprint","source":"Amazon.com","ISBN":"0-14-312061-1","call-number":"0142","shortTitle":"Reality Is Broken","author":[{"family":"McGonigal","given":"Jane"}],"issued":{"date-parts":[["2011",12,27]]}}}],"schema":"https://github.com/citation-style-language/schema/raw/master/csl-citation.json"} </w:instrText>
      </w:r>
      <w:r w:rsidR="00F22EF1">
        <w:fldChar w:fldCharType="separate"/>
      </w:r>
      <w:r w:rsidR="00CF774B" w:rsidRPr="00CF774B">
        <w:t>(MCGONIGAL, 2011)</w:t>
      </w:r>
      <w:r w:rsidR="00F22EF1">
        <w:fldChar w:fldCharType="end"/>
      </w:r>
      <w:r>
        <w:t>.</w:t>
      </w:r>
    </w:p>
    <w:p w:rsidR="002E6B63" w:rsidRDefault="00042C97" w:rsidP="00096ABF">
      <w:r>
        <w:t>Há, porém, um argumento interessante para a “produtividade” dos jogos: é praticamente impossível jogar sem aprender, pelo menos aprender como se joga. O aprendizado é uma atividade produtiva. O que notamos é que não jogamos para aprender, sendo o aprendizado um efeito indireto do jogo.</w:t>
      </w:r>
    </w:p>
    <w:p w:rsidR="002E6B63" w:rsidRDefault="00042C97" w:rsidP="00096ABF">
      <w:bookmarkStart w:id="12" w:name="_gjdgxs" w:colFirst="0" w:colLast="0"/>
      <w:bookmarkEnd w:id="12"/>
      <w:r>
        <w:t xml:space="preserve">Na verdade, essa questão da produtividade nos dá um desafio: é possível criar um jogo que funcione </w:t>
      </w:r>
      <w:r w:rsidR="00E07008">
        <w:t>como entretenimento não produtivo,</w:t>
      </w:r>
      <w:r>
        <w:t xml:space="preserve"> porém produza alguma coisa no mundo real, mesmo que da forma digital? Imagine a seguinte situação bastante abstrata: um problema que não pode ser resolvido facilmente poderia ser resolvido se milhões de pessoas jogassem uma versão extremamente divertida desse problema? Poderíamos criar esquemas similares ao </w:t>
      </w:r>
      <w:proofErr w:type="spellStart"/>
      <w:r>
        <w:rPr>
          <w:i/>
        </w:rPr>
        <w:t>Amazon</w:t>
      </w:r>
      <w:proofErr w:type="spellEnd"/>
      <w:r>
        <w:rPr>
          <w:i/>
        </w:rPr>
        <w:t xml:space="preserve"> </w:t>
      </w:r>
      <w:proofErr w:type="spellStart"/>
      <w:r>
        <w:rPr>
          <w:i/>
        </w:rPr>
        <w:t>Mechanical</w:t>
      </w:r>
      <w:proofErr w:type="spellEnd"/>
      <w:r>
        <w:rPr>
          <w:i/>
        </w:rPr>
        <w:t xml:space="preserve"> </w:t>
      </w:r>
      <w:proofErr w:type="spellStart"/>
      <w:r>
        <w:rPr>
          <w:i/>
        </w:rPr>
        <w:t>Turk</w:t>
      </w:r>
      <w:proofErr w:type="spellEnd"/>
      <w:r>
        <w:t xml:space="preserve"> </w:t>
      </w:r>
      <w:r w:rsidR="00F22EF1">
        <w:fldChar w:fldCharType="begin"/>
      </w:r>
      <w:r w:rsidR="00CF774B">
        <w:instrText xml:space="preserve"> ADDIN ZOTERO_ITEM CSL_CITATION {"citationID":"2qai40pibm","properties":{"formattedCitation":"(AMAZON.COM INC., 2011)","plainCitation":"(AMAZON.COM INC., 2011)"},"citationItems":[{"id":2144,"uris":["http://zotero.org/groups/43412/items/DH8VWTWX"],"uri":["http://zotero.org/groups/43412/items/DH8VWTWX"],"itemData":{"id":2144,"type":"webpage","title":"Amazon Mechanical Turk - Welcome","URL":"https://www.mturk.com/mturk/welcome","author":[{"literal":"Amazon.com Inc."}],"issued":{"date-parts":[["2011"]]},"accessed":{"date-parts":[["2011",5,21]]}}}],"schema":"https://github.com/citation-style-language/schema/raw/master/csl-citation.json"} </w:instrText>
      </w:r>
      <w:r w:rsidR="00F22EF1">
        <w:fldChar w:fldCharType="separate"/>
      </w:r>
      <w:r w:rsidR="00CF774B" w:rsidRPr="00CF774B">
        <w:t>(AMAZON.COM INC., 2011)</w:t>
      </w:r>
      <w:r w:rsidR="00F22EF1">
        <w:fldChar w:fldCharType="end"/>
      </w:r>
      <w:r>
        <w:t xml:space="preserve"> na forma de jogos? Ou, sendo mais ousados, poderíamos fazer as pessoas pagarem para jogar enquanto resolvem nossos problemas? Já há algumas tentativas nessa direção.</w:t>
      </w:r>
    </w:p>
    <w:p w:rsidR="002E6B63" w:rsidRDefault="00042C97" w:rsidP="00E07008">
      <w:pPr>
        <w:pStyle w:val="Heading2"/>
      </w:pPr>
      <w:bookmarkStart w:id="13" w:name="_Toc481667157"/>
      <w:r>
        <w:t>Os efeitos dos jogos no mundo real são negociados</w:t>
      </w:r>
      <w:bookmarkEnd w:id="13"/>
    </w:p>
    <w:p w:rsidR="002E6B63" w:rsidRDefault="00042C97" w:rsidP="00096ABF">
      <w:r>
        <w:t xml:space="preserve">Em jogos estamos em um mundo </w:t>
      </w:r>
      <w:r w:rsidR="00F22EF1">
        <w:t>à</w:t>
      </w:r>
      <w:r>
        <w:t xml:space="preserve"> parte, de fantasia, que aparentemente não se mistura com o mundo real. Nesse sentido, se nosso personagem leva um tiro em </w:t>
      </w:r>
      <w:proofErr w:type="spellStart"/>
      <w:r>
        <w:rPr>
          <w:i/>
        </w:rPr>
        <w:t>Doom</w:t>
      </w:r>
      <w:proofErr w:type="spellEnd"/>
      <w:r>
        <w:t>™ nós nada sofremos e podemos continuar a jogar sem medo. Se Mário</w:t>
      </w:r>
      <w:r w:rsidR="00D81548">
        <w:rPr>
          <w:rStyle w:val="FootnoteReference"/>
        </w:rPr>
        <w:footnoteReference w:id="10"/>
      </w:r>
      <w:r>
        <w:t xml:space="preserve"> cai em um buraco e perde uma vida, nós também nada sofremos.</w:t>
      </w:r>
    </w:p>
    <w:p w:rsidR="002E6B63" w:rsidRDefault="00042C97" w:rsidP="00096ABF">
      <w:r>
        <w:t xml:space="preserve">Além disso, jogar deve ser obrigatoriamente seguro, pois é participar de um mundo virtual onde experiências são permitidas sem que seja necessário correr o risco associado. Quando você monta uma equipe e desafia outra em </w:t>
      </w:r>
      <w:proofErr w:type="spellStart"/>
      <w:r>
        <w:rPr>
          <w:i/>
        </w:rPr>
        <w:t>Counter</w:t>
      </w:r>
      <w:proofErr w:type="spellEnd"/>
      <w:r>
        <w:rPr>
          <w:i/>
        </w:rPr>
        <w:t xml:space="preserve"> Strike</w:t>
      </w:r>
      <w:r>
        <w:t>™, o mundo virtual irá o absorver e a emoção será praticamente igual à de correr pelas ruas e caçar e ser caçado pela equipe adversária, porém todas sairão vivos e sem nenhum trauma maior que o orgulho abalado.</w:t>
      </w:r>
    </w:p>
    <w:p w:rsidR="002E6B63" w:rsidRDefault="00042C97" w:rsidP="00096ABF">
      <w:r>
        <w:t xml:space="preserve">Porém, apesar de autores como John </w:t>
      </w:r>
      <w:proofErr w:type="spellStart"/>
      <w:r>
        <w:t>Huizinga</w:t>
      </w:r>
      <w:proofErr w:type="spellEnd"/>
      <w:r>
        <w:t xml:space="preserve"> </w:t>
      </w:r>
      <w:r w:rsidR="00F22EF1">
        <w:fldChar w:fldCharType="begin"/>
      </w:r>
      <w:r w:rsidR="00CF774B">
        <w:instrText xml:space="preserve"> ADDIN ZOTERO_ITEM CSL_CITATION {"citationID":"8tvjtmu9u","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xml:space="preserve"> e Roger </w:t>
      </w:r>
      <w:proofErr w:type="spellStart"/>
      <w:r>
        <w:t>Callois</w:t>
      </w:r>
      <w:proofErr w:type="spellEnd"/>
      <w:r>
        <w:t xml:space="preserve"> </w:t>
      </w:r>
      <w:r w:rsidR="00F22EF1">
        <w:fldChar w:fldCharType="begin"/>
      </w:r>
      <w:r w:rsidR="00CF774B">
        <w:instrText xml:space="preserve"> ADDIN ZOTERO_ITEM CSL_CITATION {"citationID":"1pbe29f1gc","properties":{"formattedCitation":"(CAILLOIS, 2001)","plainCitation":"(CAILLOIS, 2001)"},"citationItems":[{"id":1955,"uris":["http://zotero.org/groups/38119/items/WDZPFSBR"],"uri":["http://zotero.org/groups/38119/items/WDZPFSBR"],"itemData":{"id":1955,"type":"book","title":"Man, Play and Games","publisher":"University of Illinois Press","source":"Amazon.com","ISBN":"0-252-07033-X","call-number":"1745","author":[{"family":"Caillois","given":"Roger"}],"issued":{"date-parts":[["2001"]]}}}],"schema":"https://github.com/citation-style-language/schema/raw/master/csl-citation.json"} </w:instrText>
      </w:r>
      <w:r w:rsidR="00F22EF1">
        <w:fldChar w:fldCharType="separate"/>
      </w:r>
      <w:r w:rsidR="00CF774B" w:rsidRPr="00CF774B">
        <w:t>(CAILLOIS, 2001)</w:t>
      </w:r>
      <w:r w:rsidR="00F22EF1">
        <w:fldChar w:fldCharType="end"/>
      </w:r>
      <w:r>
        <w:t xml:space="preserve"> afirmarem que jogos acontecem em espaços separados da vida ordinária, nós somos afetados pelos jogos de várias maneiras, principalmente psicologicamente. Quem não ficou pelo menos uma vez extremamente irritado por perder um jogo? Em quantas brigas as crianças se metem por causa do resultado de uma partida? Mesmo em jogos onde aparentemente nada pode acontecer, ainda há a possibilidade de um acidente. Uma história famosa n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conta que Aron </w:t>
      </w:r>
      <w:proofErr w:type="spellStart"/>
      <w:r>
        <w:t>Nimzovich</w:t>
      </w:r>
      <w:proofErr w:type="spellEnd"/>
      <w:r>
        <w:t>, um dos maiores jogadores da história, teria quebrado a perna durante uma partida! Contam que ele enrolou a perna em um pé da sua cadeira e deu um salto após sua jogada, causando o acidente</w:t>
      </w:r>
      <w:r w:rsidR="00D81548">
        <w:rPr>
          <w:rStyle w:val="FootnoteReference"/>
        </w:rPr>
        <w:footnoteReference w:id="11"/>
      </w:r>
      <w:r>
        <w:t xml:space="preserve">. </w:t>
      </w:r>
    </w:p>
    <w:p w:rsidR="002E6B63" w:rsidRDefault="00042C97" w:rsidP="00096ABF">
      <w:r>
        <w:t xml:space="preserve">Assim, preferimos seguir a proposta de </w:t>
      </w:r>
      <w:proofErr w:type="spellStart"/>
      <w:r>
        <w:t>Jesper</w:t>
      </w:r>
      <w:proofErr w:type="spellEnd"/>
      <w:r>
        <w:t xml:space="preserve"> </w:t>
      </w:r>
      <w:proofErr w:type="spellStart"/>
      <w:r>
        <w:t>Jull</w:t>
      </w:r>
      <w:proofErr w:type="spellEnd"/>
      <w:r>
        <w:t>: os resultados dos jogos no mundo real são negociados pelos jogadores, alterando-o mais ou menos de acordo com o interesse ou aceite dos jogadores. Negociando as regras os jogadores negociam também seu efeito no mundo real</w:t>
      </w:r>
      <w:r w:rsidR="00F22EF1">
        <w:t xml:space="preserve"> </w:t>
      </w:r>
      <w:r w:rsidR="00F22EF1">
        <w:fldChar w:fldCharType="begin"/>
      </w:r>
      <w:r w:rsidR="00CF774B">
        <w:instrText xml:space="preserve"> ADDIN ZOTERO_ITEM CSL_CITATION {"citationID":"2p7t4ud1jd","properties":{"formattedCitation":"(JUUL, 2005)","plainCitation":"(JUUL, 2005)"},"citationItems":[{"id":1124,"uris":["http://zotero.org/groups/38119/items/EHIW69J8"],"uri":["http://zotero.org/groups/38119/items/EHIW69J8"],"itemData":{"id":1124,"type":"book","title":"Half-Real: Video Games between Real Rules and Fictional Worlds","publisher":"The MIT Press","source":"Amazon.com","ISBN":"978-0-262-10110-3","call-number":"0743","shortTitle":"Half-Real","author":[{"family":"Juul","given":"Jesper"}],"issued":{"date-parts":[["2005",11,4]]}}}],"schema":"https://github.com/citation-style-language/schema/raw/master/csl-citation.json"} </w:instrText>
      </w:r>
      <w:r w:rsidR="00F22EF1">
        <w:fldChar w:fldCharType="separate"/>
      </w:r>
      <w:r w:rsidR="00CF774B" w:rsidRPr="00CF774B">
        <w:t>(JUUL, 2005)</w:t>
      </w:r>
      <w:r w:rsidR="00F22EF1">
        <w:fldChar w:fldCharType="end"/>
      </w:r>
      <w:r>
        <w:t>.</w:t>
      </w:r>
    </w:p>
    <w:p w:rsidR="002E6B63" w:rsidRDefault="00042C97" w:rsidP="00E07008">
      <w:pPr>
        <w:pStyle w:val="Heading2"/>
      </w:pPr>
      <w:bookmarkStart w:id="14" w:name="_Toc481667158"/>
      <w:r>
        <w:t xml:space="preserve">Jogos têm desenvolvimento e </w:t>
      </w:r>
      <w:proofErr w:type="gramStart"/>
      <w:r>
        <w:t>resultado final</w:t>
      </w:r>
      <w:proofErr w:type="gramEnd"/>
      <w:r>
        <w:t xml:space="preserve"> incerto</w:t>
      </w:r>
      <w:bookmarkEnd w:id="14"/>
    </w:p>
    <w:p w:rsidR="002E6B63" w:rsidRDefault="00042C97" w:rsidP="00096ABF">
      <w:r>
        <w:t xml:space="preserve">Grande parte da diversão de um jogo vem do fato que ele é um desafio </w:t>
      </w:r>
      <w:proofErr w:type="spellStart"/>
      <w:r>
        <w:t>auto-imposto</w:t>
      </w:r>
      <w:proofErr w:type="spellEnd"/>
      <w:r>
        <w:t>, o que é garantido pela nossa liberdade de escolha. Seja jogando contra máquinas ou contra pessoas, jogos só adquirem sua dimensão plena quando não sabemos que resultado chegar.</w:t>
      </w:r>
    </w:p>
    <w:p w:rsidR="002E6B63" w:rsidRDefault="00042C97" w:rsidP="00096ABF">
      <w:r>
        <w:t xml:space="preserve">Em </w:t>
      </w:r>
      <w:r>
        <w:rPr>
          <w:i/>
        </w:rPr>
        <w:t xml:space="preserve">A </w:t>
      </w:r>
      <w:proofErr w:type="spellStart"/>
      <w:r>
        <w:rPr>
          <w:i/>
        </w:rPr>
        <w:t>Theory</w:t>
      </w:r>
      <w:proofErr w:type="spellEnd"/>
      <w:r>
        <w:rPr>
          <w:i/>
        </w:rPr>
        <w:t xml:space="preserve"> </w:t>
      </w:r>
      <w:proofErr w:type="spellStart"/>
      <w:r>
        <w:rPr>
          <w:i/>
        </w:rPr>
        <w:t>of</w:t>
      </w:r>
      <w:proofErr w:type="spellEnd"/>
      <w:r>
        <w:rPr>
          <w:i/>
        </w:rPr>
        <w:t xml:space="preserve"> </w:t>
      </w:r>
      <w:proofErr w:type="spellStart"/>
      <w:r>
        <w:rPr>
          <w:i/>
        </w:rPr>
        <w:t>Fun</w:t>
      </w:r>
      <w:proofErr w:type="spellEnd"/>
      <w:r>
        <w:rPr>
          <w:i/>
        </w:rPr>
        <w:t xml:space="preserve"> for Game Design</w:t>
      </w:r>
      <w:r>
        <w:t xml:space="preserve">, </w:t>
      </w:r>
      <w:proofErr w:type="spellStart"/>
      <w:r>
        <w:t>Raph</w:t>
      </w:r>
      <w:proofErr w:type="spellEnd"/>
      <w:r>
        <w:t xml:space="preserve"> </w:t>
      </w:r>
      <w:proofErr w:type="spellStart"/>
      <w:r>
        <w:t>Koster</w:t>
      </w:r>
      <w:proofErr w:type="spellEnd"/>
      <w:r>
        <w:t xml:space="preserve"> </w:t>
      </w:r>
      <w:r w:rsidR="00EC686D">
        <w:fldChar w:fldCharType="begin"/>
      </w:r>
      <w:r w:rsidR="00CF774B">
        <w:instrText xml:space="preserve"> ADDIN ZOTERO_ITEM CSL_CITATION {"citationID":"10qr5k283f","properties":{"formattedCitation":"(KOSTER, 2004)","plainCitation":"(KOSTER, 2004)"},"citationItems":[{"id":1166,"uris":["http://zotero.org/groups/38119/items/F88FT6CU"],"uri":["http://zotero.org/groups/38119/items/F88FT6CU"],"itemData":{"id":1166,"type":"book","title":"Theory of Fun for Game Design","publisher":"Paraglyph Press","edition":"1","source":"Amazon.com","ISBN":"1-932111-97-2","call-number":"0000","author":[{"family":"Koster","given":"Raph"}],"issued":{"date-parts":[["2004",11,6]]}}}],"schema":"https://github.com/citation-style-language/schema/raw/master/csl-citation.json"} </w:instrText>
      </w:r>
      <w:r w:rsidR="00EC686D">
        <w:fldChar w:fldCharType="separate"/>
      </w:r>
      <w:r w:rsidR="00CF774B" w:rsidRPr="00CF774B">
        <w:t>(KOSTER, 2004)</w:t>
      </w:r>
      <w:r w:rsidR="00EC686D">
        <w:fldChar w:fldCharType="end"/>
      </w:r>
      <w:r>
        <w:t xml:space="preserve"> usa o exemplo do jogo da velha</w:t>
      </w:r>
      <w:r w:rsidR="00C75023">
        <w:fldChar w:fldCharType="begin"/>
      </w:r>
      <w:r w:rsidR="00C75023">
        <w:instrText xml:space="preserve"> XE "</w:instrText>
      </w:r>
      <w:r w:rsidR="00C75023" w:rsidRPr="00903687">
        <w:instrText>jogo da velha</w:instrText>
      </w:r>
      <w:r w:rsidR="00C75023">
        <w:instrText xml:space="preserve">" </w:instrText>
      </w:r>
      <w:r w:rsidR="00C75023">
        <w:fldChar w:fldCharType="end"/>
      </w:r>
      <w:r>
        <w:t xml:space="preserve"> para mostrar a importância de desconhecer o resultado final para que o jogo seja divertido. Crianças pequenas jogam velha acreditando que podem ganhar, e isso acontece constantemente entre elas. Porém, a partir de certa idade fica claro que se todos jogarem direito o resultado será sempre empate e o jogo perde sua graça e deixa de ser jogado.</w:t>
      </w:r>
    </w:p>
    <w:p w:rsidR="002E6B63" w:rsidRDefault="00042C97" w:rsidP="00096ABF">
      <w:r>
        <w:t xml:space="preserve">Da mesma forma, jogos onde um jogador tem grande vantagem sobre outro, seja por causa das regras, seja por causa da prática ou técnica dos jogadores, perdem bastante de sua graça. Por isso existem até regras de igualar um jogo desigual, como dar menos recursos ao melhor jogador. N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por exemplo, é comum um jogador melhor dar uma peça grande de vantagem ao pior jogador, um cavalo ou até mesmo a rainha se a diferença for muito grande. No jogo de Go existem posições estratégicas que podem ser ocupadas pelo jogador mais fraco antes do jogo começar, de acordo com o desnível.</w:t>
      </w:r>
    </w:p>
    <w:p w:rsidR="002E6B63" w:rsidRDefault="00042C97" w:rsidP="00096ABF">
      <w:r>
        <w:t xml:space="preserve">Em muitos jogos a maneira de equalizar jogadores desiguais já está embutida no mecanismo: é a sorte. No </w:t>
      </w:r>
      <w:r w:rsidR="00C75023">
        <w:t>Gamão</w:t>
      </w:r>
      <w:r w:rsidR="00C75023">
        <w:fldChar w:fldCharType="begin"/>
      </w:r>
      <w:r w:rsidR="00C75023">
        <w:instrText xml:space="preserve"> XE "</w:instrText>
      </w:r>
      <w:r w:rsidR="00C75023" w:rsidRPr="003F51FC">
        <w:instrText>Gamão</w:instrText>
      </w:r>
      <w:r w:rsidR="00C75023">
        <w:instrText xml:space="preserve">" </w:instrText>
      </w:r>
      <w:r w:rsidR="00C75023">
        <w:fldChar w:fldCharType="end"/>
      </w:r>
      <w:r>
        <w:t xml:space="preserve">, por exemplo, os resultados de torneios (mesmo profissionais) são muito mais incertos que nos torneios de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pois os dados sempre podem trazer surpresas. </w:t>
      </w:r>
    </w:p>
    <w:p w:rsidR="002E6B63" w:rsidRDefault="00042C97" w:rsidP="00096ABF">
      <w:r>
        <w:t xml:space="preserve">Em jogos de computador uma das coisas mais importantes é alcançar o equilíbrio perfeito onde o resultado é incerto. Ao jogar contra a máquina deve ficar claro que não é fácil nem impossível vencer. A atratividade do jogo, de acordo com seu público, é fortemente dependente dessa visão. Existem muitas alternativas para manter o jogo interessante ao trabalhar com essa incerteza de vitória: adaptação à qualidade do jogador, intercalação de fases fáceis e difíceis e ainda a estrutura de fases formadas por </w:t>
      </w:r>
      <w:proofErr w:type="spellStart"/>
      <w:r>
        <w:rPr>
          <w:i/>
        </w:rPr>
        <w:t>minions</w:t>
      </w:r>
      <w:proofErr w:type="spellEnd"/>
      <w:r>
        <w:t xml:space="preserve"> razoavelmente fáceis e um </w:t>
      </w:r>
      <w:r>
        <w:rPr>
          <w:i/>
        </w:rPr>
        <w:t>boss</w:t>
      </w:r>
      <w:r>
        <w:t xml:space="preserve"> bem mais difícil de vencer.</w:t>
      </w:r>
    </w:p>
    <w:p w:rsidR="002E6B63" w:rsidRDefault="00042C97" w:rsidP="00096ABF">
      <w:r>
        <w:t xml:space="preserve">Veja um jogo como </w:t>
      </w:r>
      <w:r>
        <w:rPr>
          <w:i/>
        </w:rPr>
        <w:t xml:space="preserve">Space </w:t>
      </w:r>
      <w:proofErr w:type="spellStart"/>
      <w:r>
        <w:rPr>
          <w:i/>
        </w:rPr>
        <w:t>Invaders</w:t>
      </w:r>
      <w:proofErr w:type="spellEnd"/>
      <w:r w:rsidR="00C75023">
        <w:rPr>
          <w:i/>
        </w:rPr>
        <w:fldChar w:fldCharType="begin"/>
      </w:r>
      <w:r w:rsidR="00C75023">
        <w:instrText xml:space="preserve"> XE "</w:instrText>
      </w:r>
      <w:r w:rsidR="00C75023" w:rsidRPr="0031737E">
        <w:rPr>
          <w:i/>
        </w:rPr>
        <w:instrText>Space Invaders</w:instrText>
      </w:r>
      <w:r w:rsidR="00C75023">
        <w:instrText xml:space="preserve">" </w:instrText>
      </w:r>
      <w:r w:rsidR="00C75023">
        <w:rPr>
          <w:i/>
        </w:rPr>
        <w:fldChar w:fldCharType="end"/>
      </w:r>
      <w:r>
        <w:t>™: apenas mudando a velocidade das naves adversárias ele se torna cada vez mais difícil. Em jogos mais complexos, com vários níveis, desafios e personagens, a dificuldade passa a ser função de uma enorme quantidade de variáveis. Cabe ao designer, certamente observando as equipes de teste, equilibrar o jogo e determinar níveis de dificuldade.</w:t>
      </w:r>
    </w:p>
    <w:p w:rsidR="002E6B63" w:rsidRDefault="00042C97" w:rsidP="00096ABF">
      <w:r>
        <w:t>Alguns jogos que nos parecem incertos, por sua complexidade ou grande possibilidade de finais, já foram resolvidos, pelo menos teoricamente ou com computadores. Em Damas</w:t>
      </w:r>
      <w:r w:rsidR="00C75023">
        <w:fldChar w:fldCharType="begin"/>
      </w:r>
      <w:r w:rsidR="00C75023">
        <w:instrText xml:space="preserve"> XE "</w:instrText>
      </w:r>
      <w:r w:rsidR="00C75023" w:rsidRPr="004833C5">
        <w:instrText>Damas</w:instrText>
      </w:r>
      <w:r w:rsidR="00C75023">
        <w:instrText xml:space="preserve">" </w:instrText>
      </w:r>
      <w:r w:rsidR="00C75023">
        <w:fldChar w:fldCharType="end"/>
      </w:r>
      <w:r>
        <w:t>, a partir da posição inicial, ambos os jogadores podem forçar um empate</w:t>
      </w:r>
      <w:r w:rsidR="00F22EF1">
        <w:t xml:space="preserve"> </w:t>
      </w:r>
      <w:r w:rsidR="00F22EF1">
        <w:fldChar w:fldCharType="begin"/>
      </w:r>
      <w:r w:rsidR="00CF774B">
        <w:instrText xml:space="preserve"> ADDIN ZOTERO_ITEM CSL_CITATION {"citationID":"1fuirre1ir","properties":{"formattedCitation":"{\\rtf (SCHAEFFER {\\i{}et al.}, 2007)}","plainCitation":"(SCHAEFFER et al., 2007)"},"citationItems":[{"id":2111,"uris":["http://zotero.org/groups/43412/items/4XJX3PGX"],"uri":["http://zotero.org/groups/43412/items/4XJX3PGX"],"itemData":{"id":2111,"type":"article-journal","title":"Checkers Is Solved","container-title":"Science","page":"1518-1522","volume":"14","DOI":"DOI:10.1126/science.1144079","author":[{"family":"Schaeffer","given":"Jonathan"},{"family":"Burch","given":"Neil"},{"family":"Björnsson","given":"Yngvi"},{"family":"Kishimoto","given":"Akihiro"},{"family":"Müller","given":"Martin"},{"family":"Lake","given":"Robert"},{"family":"Lu","given":"Paul"},{"family":"Sutphen","given":"Steve"}],"issued":{"date-parts":[["2007",9,14]]}}}],"schema":"https://github.com/citation-style-language/schema/raw/master/csl-citation.json"} </w:instrText>
      </w:r>
      <w:r w:rsidR="00F22EF1">
        <w:fldChar w:fldCharType="separate"/>
      </w:r>
      <w:r w:rsidR="00CF774B" w:rsidRPr="00CF774B">
        <w:t xml:space="preserve">(SCHAEFFER </w:t>
      </w:r>
      <w:r w:rsidR="00CF774B" w:rsidRPr="00CF774B">
        <w:rPr>
          <w:i/>
          <w:iCs/>
        </w:rPr>
        <w:t>et al.</w:t>
      </w:r>
      <w:r w:rsidR="00CF774B" w:rsidRPr="00CF774B">
        <w:t>, 2007)</w:t>
      </w:r>
      <w:r w:rsidR="00F22EF1">
        <w:fldChar w:fldCharType="end"/>
      </w:r>
      <w:r>
        <w:t>. Em Lig-4</w:t>
      </w:r>
      <w:r w:rsidR="00EF3CF3">
        <w:fldChar w:fldCharType="begin"/>
      </w:r>
      <w:r w:rsidR="00EF3CF3">
        <w:instrText xml:space="preserve"> XE "</w:instrText>
      </w:r>
      <w:r w:rsidR="00EF3CF3" w:rsidRPr="00B55114">
        <w:instrText>Lig-4</w:instrText>
      </w:r>
      <w:r w:rsidR="00EF3CF3">
        <w:instrText xml:space="preserve">" </w:instrText>
      </w:r>
      <w:r w:rsidR="00EF3CF3">
        <w:fldChar w:fldCharType="end"/>
      </w:r>
      <w:r>
        <w:rPr>
          <w:vertAlign w:val="superscript"/>
        </w:rPr>
        <w:t>®</w:t>
      </w:r>
      <w:r>
        <w:t xml:space="preserve"> o primeiro jogador pode forçar uma vitória</w:t>
      </w:r>
      <w:r w:rsidR="00F22EF1">
        <w:t xml:space="preserve"> </w:t>
      </w:r>
      <w:r w:rsidR="00F22EF1">
        <w:fldChar w:fldCharType="begin"/>
      </w:r>
      <w:r w:rsidR="00CF774B">
        <w:instrText xml:space="preserve"> ADDIN ZOTERO_ITEM CSL_CITATION {"citationID":"2ptlndprcr","properties":{"formattedCitation":"(TROMP, [s.d.])","plainCitation":"(TROMP, [s.d.])"},"citationItems":[{"id":2174,"uris":["http://zotero.org/groups/43412/items/KV576XUK"],"uri":["http://zotero.org/groups/43412/items/KV576XUK"],"itemData":{"id":2174,"type":"webpage","title":"John's Connect Four Playground","URL":"http://homepages.cwi.nl/~tromp/c4/c4.html","author":[{"family":"Tromp","given":"John"}],"accessed":{"date-parts":[["2011",4,18]]}}}],"schema":"https://github.com/citation-style-language/schema/raw/master/csl-citation.json"} </w:instrText>
      </w:r>
      <w:r w:rsidR="00F22EF1">
        <w:fldChar w:fldCharType="separate"/>
      </w:r>
      <w:r w:rsidR="00CF774B" w:rsidRPr="00CF774B">
        <w:t>(TROMP, [s.d.])</w:t>
      </w:r>
      <w:r w:rsidR="00F22EF1">
        <w:fldChar w:fldCharType="end"/>
      </w:r>
      <w:r>
        <w:t xml:space="preserve">.  </w:t>
      </w:r>
    </w:p>
    <w:p w:rsidR="002E6B63" w:rsidRDefault="00042C97" w:rsidP="00E07008">
      <w:pPr>
        <w:pStyle w:val="Heading2"/>
      </w:pPr>
      <w:bookmarkStart w:id="15" w:name="_Toc481667159"/>
      <w:r>
        <w:t>Jogos são sistemas artificiais</w:t>
      </w:r>
      <w:bookmarkEnd w:id="15"/>
    </w:p>
    <w:p w:rsidR="002E6B63" w:rsidRDefault="00042C97" w:rsidP="00096ABF">
      <w:r w:rsidRPr="00B137C4">
        <w:t>Jogos são mundos à parte, artificiais e de fantasia</w:t>
      </w:r>
      <w:r w:rsidR="00B137C4">
        <w:t xml:space="preserve"> </w:t>
      </w:r>
      <w:r w:rsidR="00B137C4" w:rsidRPr="00B137C4">
        <w:t>(CAILLOIS, 2001; HUIZINGA, 1971; SALEN; ZIMMERMAN, 2003)</w:t>
      </w:r>
      <w:r w:rsidRPr="00B137C4">
        <w:t xml:space="preserve">. </w:t>
      </w:r>
      <w:r>
        <w:t>Sendo mundos artificiais eles estão sujeito</w:t>
      </w:r>
      <w:r w:rsidR="00B137C4">
        <w:t>s</w:t>
      </w:r>
      <w:r>
        <w:t xml:space="preserve"> a regras artificiais. Por que uma peça de damas só pode se mover na diagonal? O que são o gás </w:t>
      </w:r>
      <w:proofErr w:type="spellStart"/>
      <w:r>
        <w:t>vespeno</w:t>
      </w:r>
      <w:proofErr w:type="spellEnd"/>
      <w:r>
        <w:t xml:space="preserve"> e os </w:t>
      </w:r>
      <w:proofErr w:type="spellStart"/>
      <w:r>
        <w:t>mineirais</w:t>
      </w:r>
      <w:proofErr w:type="spellEnd"/>
      <w:r>
        <w:t xml:space="preserve"> de </w:t>
      </w:r>
      <w:proofErr w:type="spellStart"/>
      <w:r>
        <w:rPr>
          <w:i/>
        </w:rPr>
        <w:t>Starcraft</w:t>
      </w:r>
      <w:proofErr w:type="spellEnd"/>
      <w:r w:rsidR="00CF5B17">
        <w:rPr>
          <w:i/>
        </w:rPr>
        <w:fldChar w:fldCharType="begin"/>
      </w:r>
      <w:r w:rsidR="00CF5B17">
        <w:instrText xml:space="preserve"> XE "</w:instrText>
      </w:r>
      <w:r w:rsidR="00CF5B17" w:rsidRPr="002C02CD">
        <w:rPr>
          <w:i/>
        </w:rPr>
        <w:instrText>Starcraft</w:instrText>
      </w:r>
      <w:r w:rsidR="00CF5B17">
        <w:instrText xml:space="preserve">" </w:instrText>
      </w:r>
      <w:r w:rsidR="00CF5B17">
        <w:rPr>
          <w:i/>
        </w:rPr>
        <w:fldChar w:fldCharType="end"/>
      </w:r>
      <w:r>
        <w:t xml:space="preserve">™? </w:t>
      </w:r>
    </w:p>
    <w:p w:rsidR="002E6B63" w:rsidRDefault="00042C97" w:rsidP="00096ABF">
      <w:r>
        <w:t xml:space="preserve">Quando falamos que jogos são absorventes dissemos que eles produzem uma sensação de imersão em uma realidade alternativa. Essa realidade é fruto do nosso sistema artificial. Um mundo de fantasia como o encontrado em </w:t>
      </w:r>
      <w:r>
        <w:rPr>
          <w:i/>
        </w:rPr>
        <w:t>Dragon Age</w:t>
      </w:r>
      <w:r w:rsidR="00C75023">
        <w:rPr>
          <w:i/>
        </w:rPr>
        <w:fldChar w:fldCharType="begin"/>
      </w:r>
      <w:r w:rsidR="00C75023">
        <w:instrText xml:space="preserve"> XE "</w:instrText>
      </w:r>
      <w:r w:rsidR="00C75023" w:rsidRPr="00702B3B">
        <w:rPr>
          <w:i/>
        </w:rPr>
        <w:instrText>Dragon Age</w:instrText>
      </w:r>
      <w:r w:rsidR="00C75023">
        <w:instrText xml:space="preserve">" </w:instrText>
      </w:r>
      <w:r w:rsidR="00C75023">
        <w:rPr>
          <w:i/>
        </w:rPr>
        <w:fldChar w:fldCharType="end"/>
      </w:r>
      <w:r>
        <w:t>™, contendo mágica e dragões, pode ser totalmente absurdo em relação ao nosso mundo, mas é consistente. As regras ao longo do jogo são sempre as mesmas.</w:t>
      </w:r>
    </w:p>
    <w:p w:rsidR="002E6B63" w:rsidRDefault="00042C97" w:rsidP="00096ABF">
      <w:r>
        <w:t>Dificilmente um sistema artificial sobrevive ou faz sentido se não for internamente consistente, porém podemos imaginar um jogo que, aos olhos do jogador, pareça inconsistente. Não podemos, no entanto, é prever a reação do jogador a isso. Aumentará a curiosidade ou tornará o jogo um enigma indecifrável e, por isso, sem graça?</w:t>
      </w:r>
    </w:p>
    <w:p w:rsidR="002E6B63" w:rsidRDefault="00042C97" w:rsidP="00E07008">
      <w:pPr>
        <w:pStyle w:val="Heading2"/>
      </w:pPr>
      <w:bookmarkStart w:id="16" w:name="_Toc481667160"/>
      <w:r>
        <w:t xml:space="preserve">Os </w:t>
      </w:r>
      <w:r w:rsidRPr="00096ABF">
        <w:t>jogos</w:t>
      </w:r>
      <w:r>
        <w:t xml:space="preserve"> são jogados por um ou mais jogadores, ou equipes</w:t>
      </w:r>
      <w:bookmarkEnd w:id="16"/>
      <w:r>
        <w:t xml:space="preserve"> </w:t>
      </w:r>
    </w:p>
    <w:p w:rsidR="002E6B63" w:rsidRDefault="00042C97" w:rsidP="00096ABF">
      <w:r>
        <w:t xml:space="preserve">Originalmente, jogos eram atividades entre pessoas. Na verdade, mesmo entre os animais e entre pessoas e animais podemos perceber jogos ou pelo menos brincadeiras muito semelhantes a jogos. Para uma pessoa o que existiam eram atividades melhor denominadas como passatempos ou desafios, mesmo sendo muito semelhantes a jogos. Um exemplo bastante conhecido é o jogo/paciência </w:t>
      </w:r>
      <w:proofErr w:type="spellStart"/>
      <w:r>
        <w:t>Crapô</w:t>
      </w:r>
      <w:proofErr w:type="spellEnd"/>
      <w:r w:rsidR="00C75023">
        <w:fldChar w:fldCharType="begin"/>
      </w:r>
      <w:r w:rsidR="00C75023">
        <w:instrText xml:space="preserve"> XE "</w:instrText>
      </w:r>
      <w:r w:rsidR="00C75023" w:rsidRPr="00C21545">
        <w:instrText>Crapô</w:instrText>
      </w:r>
      <w:r w:rsidR="00C75023">
        <w:instrText xml:space="preserve">" </w:instrText>
      </w:r>
      <w:r w:rsidR="00C75023">
        <w:fldChar w:fldCharType="end"/>
      </w:r>
      <w:r w:rsidR="00D81548">
        <w:rPr>
          <w:rStyle w:val="FootnoteReference"/>
        </w:rPr>
        <w:footnoteReference w:id="12"/>
      </w:r>
      <w:r>
        <w:t xml:space="preserve">. Este é um jogo de cartas para dois jogadores, similar a uma paciência, mas que também pode ser jogado por um jogador apenas. </w:t>
      </w:r>
    </w:p>
    <w:p w:rsidR="002E6B63" w:rsidRDefault="00042C97" w:rsidP="00096ABF">
      <w:r>
        <w:t xml:space="preserve">Com o advento das máquinas e posteriormente dos computadores, passamos a encontrar atividades muito similares a jogos que podem ser feitas por uma pessoa. Algumas dessas atividades são simplesmente jogos onde os outros jogadores são substituídos pela máquina, normalmente um programa ou subprograma em um computador. Esse é o caso de jogos como </w:t>
      </w:r>
      <w:proofErr w:type="spellStart"/>
      <w:r>
        <w:rPr>
          <w:i/>
        </w:rPr>
        <w:t>Hearts</w:t>
      </w:r>
      <w:proofErr w:type="spellEnd"/>
      <w:r w:rsidR="00C75023">
        <w:rPr>
          <w:i/>
        </w:rPr>
        <w:fldChar w:fldCharType="begin"/>
      </w:r>
      <w:r w:rsidR="00C75023">
        <w:instrText xml:space="preserve"> XE "</w:instrText>
      </w:r>
      <w:r w:rsidR="00C75023" w:rsidRPr="007867FF">
        <w:rPr>
          <w:i/>
        </w:rPr>
        <w:instrText>Hearts</w:instrText>
      </w:r>
      <w:r w:rsidR="00C75023">
        <w:instrText xml:space="preserve">" </w:instrText>
      </w:r>
      <w:r w:rsidR="00C75023">
        <w:rPr>
          <w:i/>
        </w:rPr>
        <w:fldChar w:fldCharType="end"/>
      </w:r>
      <w:r>
        <w:t xml:space="preserve">, encontrado na maioria dos computadores com Microsoft Windows 7™, que é simplesmente o mesmo jogo de carta onde um jogador é o usuário e os outros são substituídos pelo computador. Também é o caso de jogos como </w:t>
      </w:r>
      <w:proofErr w:type="spellStart"/>
      <w:r>
        <w:rPr>
          <w:i/>
        </w:rPr>
        <w:t>StarCraft</w:t>
      </w:r>
      <w:proofErr w:type="spellEnd"/>
      <w:r>
        <w:rPr>
          <w:i/>
        </w:rPr>
        <w:t xml:space="preserve"> II™ </w:t>
      </w:r>
      <w:r>
        <w:t>onde, no modo aventura, jogamos contra o computador, porém esse age de uma maneira praticamente indistinguível de como um jogador humano jogaria se estive no controle daquelas peças no modo competição.</w:t>
      </w:r>
    </w:p>
    <w:p w:rsidR="002E6B63" w:rsidRDefault="00042C97" w:rsidP="00096ABF">
      <w:r>
        <w:t xml:space="preserve">Outros jogos se assemelham menos, como os </w:t>
      </w:r>
      <w:proofErr w:type="spellStart"/>
      <w:r>
        <w:rPr>
          <w:i/>
        </w:rPr>
        <w:t>pinball</w:t>
      </w:r>
      <w:proofErr w:type="spellEnd"/>
      <w:r w:rsidR="00C75023">
        <w:rPr>
          <w:i/>
        </w:rPr>
        <w:fldChar w:fldCharType="begin"/>
      </w:r>
      <w:r w:rsidR="00C75023">
        <w:instrText xml:space="preserve"> XE "</w:instrText>
      </w:r>
      <w:r w:rsidR="00C75023" w:rsidRPr="00F942B5">
        <w:rPr>
          <w:i/>
        </w:rPr>
        <w:instrText>pinball</w:instrText>
      </w:r>
      <w:r w:rsidR="00C75023">
        <w:instrText xml:space="preserve">" </w:instrText>
      </w:r>
      <w:r w:rsidR="00C75023">
        <w:rPr>
          <w:i/>
        </w:rPr>
        <w:fldChar w:fldCharType="end"/>
      </w:r>
      <w:r>
        <w:t>.  Nesses não há um adversário, apenas uma máquina e o desafio a nossa habilidade. Apesar de serem normalmente chamados de jogos, eles são muito mais próximos de passatempos ou brinquedos. O mesmo se pode dizer de algumas formas de competição onde não é possível que um jogador atrapalhe o outro. O “tiro ao alvo</w:t>
      </w:r>
      <w:r w:rsidR="00C75023">
        <w:fldChar w:fldCharType="begin"/>
      </w:r>
      <w:r w:rsidR="00C75023">
        <w:instrText xml:space="preserve"> XE "</w:instrText>
      </w:r>
      <w:r w:rsidR="00C75023" w:rsidRPr="00E01716">
        <w:instrText>tiro ao alvo</w:instrText>
      </w:r>
      <w:r w:rsidR="00C75023">
        <w:instrText xml:space="preserve">" </w:instrText>
      </w:r>
      <w:r w:rsidR="00C75023">
        <w:fldChar w:fldCharType="end"/>
      </w:r>
      <w:r>
        <w:t>” em todas suas variações (dardos, arco e flecha, pedra no balde, etc...) é um exemplo típico de uma atividade onde vários jogadores (ou mesmo um) tentam alcançar a maior quantidade de pontos, porém sendo levemente diferenciados de jogos pelo detalhe de que a jogada de um jogador não pode atrapalhar o outro jogador. Já a sinuca e suas variantes, como o bilhar, podem ser considerados jogos na acepção mais restrita da palavra, pois não só tentamos fazer pontos, mas tentamos deixar a pior posição possível para o próximo jogador.</w:t>
      </w:r>
    </w:p>
    <w:p w:rsidR="002E6B63" w:rsidRDefault="00042C97" w:rsidP="00096ABF">
      <w:r>
        <w:t xml:space="preserve">Nos computadores, mesmo alguns jogos criados para permitir que vários jogadores atuem ao mesmo tempo permitem que jogadores joguem sozinhos. </w:t>
      </w:r>
      <w:r>
        <w:rPr>
          <w:i/>
        </w:rPr>
        <w:t xml:space="preserve">World </w:t>
      </w:r>
      <w:proofErr w:type="spellStart"/>
      <w:r>
        <w:rPr>
          <w:i/>
        </w:rPr>
        <w:t>of</w:t>
      </w:r>
      <w:proofErr w:type="spellEnd"/>
      <w:r>
        <w:rPr>
          <w:i/>
        </w:rPr>
        <w:t xml:space="preserve"> Warcraft</w:t>
      </w:r>
      <w:r w:rsidR="00C75023">
        <w:rPr>
          <w:i/>
        </w:rPr>
        <w:fldChar w:fldCharType="begin"/>
      </w:r>
      <w:r w:rsidR="00C75023">
        <w:instrText xml:space="preserve"> XE "</w:instrText>
      </w:r>
      <w:r w:rsidR="00C75023" w:rsidRPr="000D4055">
        <w:rPr>
          <w:i/>
        </w:rPr>
        <w:instrText>World of Warcraft</w:instrText>
      </w:r>
      <w:r w:rsidR="00C75023">
        <w:instrText xml:space="preserve">" </w:instrText>
      </w:r>
      <w:r w:rsidR="00C75023">
        <w:rPr>
          <w:i/>
        </w:rPr>
        <w:fldChar w:fldCharType="end"/>
      </w:r>
      <w:r>
        <w:t xml:space="preserve">™ é um MMORPG que pode ser jogado com nenhuma interação com jogadores humanos e pouca interação com </w:t>
      </w:r>
      <w:proofErr w:type="spellStart"/>
      <w:r>
        <w:t>NPCs</w:t>
      </w:r>
      <w:proofErr w:type="spellEnd"/>
      <w:r>
        <w:t>.</w:t>
      </w:r>
    </w:p>
    <w:p w:rsidR="002E6B63" w:rsidRDefault="00042C97" w:rsidP="00096ABF">
      <w:r>
        <w:t>Em nossos estudos queremos abarcar uma grande gama de jogos e quase-jogos que são usados da mesma forma que jogos. São todas formas de buscar diversão. São todas atividades que ocupam o mesmo espaço na vida das pessoas, carregando uma referência cultural semelhante.</w:t>
      </w:r>
    </w:p>
    <w:p w:rsidR="002E6B63" w:rsidRDefault="00042C97" w:rsidP="00096ABF">
      <w:r>
        <w:t>Assim, não ficaremos muito preocupados em uma definição específica do que é jogo, mas sim na questão das pessoas se sentirem jogando.</w:t>
      </w:r>
    </w:p>
    <w:p w:rsidR="002E6B63" w:rsidRDefault="00042C97" w:rsidP="00096ABF">
      <w:r>
        <w:t xml:space="preserve">Jogadores podem jogar sozinhos ou por equipe. Equipes podem ser organizadas de várias maneiras, como as guildas dos MMORPG ou os times esportivos. Elas podem ser permanentes ou montadas apenas para o jogo. </w:t>
      </w:r>
    </w:p>
    <w:p w:rsidR="002E6B63" w:rsidRDefault="00042C97" w:rsidP="00096ABF">
      <w:r>
        <w:t xml:space="preserve">Alguns membros da equipe podem ter papéis fixos nas regras, como o goleiro do </w:t>
      </w:r>
      <w:r>
        <w:rPr>
          <w:i/>
        </w:rPr>
        <w:t>futebol</w:t>
      </w:r>
      <w:r w:rsidR="00C75023">
        <w:rPr>
          <w:i/>
        </w:rPr>
        <w:fldChar w:fldCharType="begin"/>
      </w:r>
      <w:r w:rsidR="00C75023">
        <w:instrText xml:space="preserve"> XE "</w:instrText>
      </w:r>
      <w:r w:rsidR="00C75023" w:rsidRPr="009543B1">
        <w:rPr>
          <w:i/>
        </w:rPr>
        <w:instrText>futebol</w:instrText>
      </w:r>
      <w:r w:rsidR="00C75023">
        <w:instrText xml:space="preserve">" </w:instrText>
      </w:r>
      <w:r w:rsidR="00C75023">
        <w:rPr>
          <w:i/>
        </w:rPr>
        <w:fldChar w:fldCharType="end"/>
      </w:r>
      <w:r>
        <w:t xml:space="preserve">, ou papéis táticos ou estratégicos, mas não regulados, como atacante ou zagueiro. Outros membros podem nem mesmo jogar, como técnicos e preparadores físicos.  Algumas equipes funcionam como um jogador só em relação ao jogo. Em outras, cada jogador pode vencer sozinho e a equipe funciona apenas como uma base de apoio, como uma equipe de </w:t>
      </w:r>
      <w:r>
        <w:rPr>
          <w:i/>
        </w:rPr>
        <w:t>Ciclismo</w:t>
      </w:r>
      <w:r w:rsidR="00C75023">
        <w:rPr>
          <w:i/>
        </w:rPr>
        <w:fldChar w:fldCharType="begin"/>
      </w:r>
      <w:r w:rsidR="00C75023">
        <w:instrText xml:space="preserve"> XE "</w:instrText>
      </w:r>
      <w:r w:rsidR="00C75023" w:rsidRPr="00FA218E">
        <w:rPr>
          <w:i/>
        </w:rPr>
        <w:instrText>Ciclismo</w:instrText>
      </w:r>
      <w:r w:rsidR="00C75023">
        <w:instrText xml:space="preserve">" </w:instrText>
      </w:r>
      <w:r w:rsidR="00C75023">
        <w:rPr>
          <w:i/>
        </w:rPr>
        <w:fldChar w:fldCharType="end"/>
      </w:r>
      <w:r>
        <w:t xml:space="preserve"> ou </w:t>
      </w:r>
      <w:r>
        <w:rPr>
          <w:i/>
        </w:rPr>
        <w:t>Fórmula 1</w:t>
      </w:r>
      <w:r w:rsidR="00C75023">
        <w:rPr>
          <w:i/>
        </w:rPr>
        <w:fldChar w:fldCharType="begin"/>
      </w:r>
      <w:r w:rsidR="00C75023">
        <w:instrText xml:space="preserve"> XE "</w:instrText>
      </w:r>
      <w:r w:rsidR="00C75023" w:rsidRPr="00075E94">
        <w:rPr>
          <w:i/>
        </w:rPr>
        <w:instrText>Fórmula 1</w:instrText>
      </w:r>
      <w:r w:rsidR="00C75023">
        <w:instrText xml:space="preserve">" </w:instrText>
      </w:r>
      <w:r w:rsidR="00C75023">
        <w:rPr>
          <w:i/>
        </w:rPr>
        <w:fldChar w:fldCharType="end"/>
      </w:r>
      <w:r>
        <w:t xml:space="preserve">. </w:t>
      </w:r>
    </w:p>
    <w:p w:rsidR="002E6B63" w:rsidRDefault="00042C97" w:rsidP="00096ABF">
      <w:r>
        <w:t xml:space="preserve">Essas posições também existem em jogos digitais. A estratégia padrão de jogar League </w:t>
      </w:r>
      <w:proofErr w:type="spellStart"/>
      <w:r>
        <w:t>of</w:t>
      </w:r>
      <w:proofErr w:type="spellEnd"/>
      <w:r>
        <w:t xml:space="preserve"> </w:t>
      </w:r>
      <w:proofErr w:type="spellStart"/>
      <w:r>
        <w:t>Legends</w:t>
      </w:r>
      <w:proofErr w:type="spellEnd"/>
      <w:r w:rsidR="00C75023">
        <w:fldChar w:fldCharType="begin"/>
      </w:r>
      <w:r w:rsidR="00C75023">
        <w:instrText xml:space="preserve"> XE "</w:instrText>
      </w:r>
      <w:r w:rsidR="00C75023" w:rsidRPr="00C245E0">
        <w:instrText>League of Legends</w:instrText>
      </w:r>
      <w:r w:rsidR="00C75023">
        <w:instrText xml:space="preserve">" </w:instrText>
      </w:r>
      <w:r w:rsidR="00C75023">
        <w:fldChar w:fldCharType="end"/>
      </w:r>
      <w:r>
        <w:t xml:space="preserve"> ™ é usar “campeões” específicos em funções específicas, que por sua vez jogam em posições específicas conhecidas. Isso é conhecido como Meta (de </w:t>
      </w:r>
      <w:proofErr w:type="spellStart"/>
      <w:r>
        <w:t>Metagame</w:t>
      </w:r>
      <w:proofErr w:type="spellEnd"/>
      <w:r>
        <w:t>). Por exemplo, um atirador (ADC) e um suporte devem ser usados na linha de baixo (</w:t>
      </w:r>
      <w:proofErr w:type="spellStart"/>
      <w:r>
        <w:t>Bot</w:t>
      </w:r>
      <w:proofErr w:type="spellEnd"/>
      <w:r>
        <w:t>).</w:t>
      </w:r>
    </w:p>
    <w:p w:rsidR="002E6B63" w:rsidRDefault="00042C97" w:rsidP="00096ABF">
      <w:r>
        <w:t>Durante o jogo, jogadores também podem se organizar em alianças, que funcionam como uma espécie de equipe temporária durante parte do jogo. Alguns jogos suportam alianças diretamente, enquanto em outras as alianças se formam de maneira implícita ou explícita ao longo do jogo. Em muitos jogos de combate multilateral, como War</w:t>
      </w:r>
      <w:r w:rsidR="00C75023">
        <w:fldChar w:fldCharType="begin"/>
      </w:r>
      <w:r w:rsidR="00C75023">
        <w:instrText xml:space="preserve"> XE "</w:instrText>
      </w:r>
      <w:r w:rsidR="00C75023" w:rsidRPr="008A59A6">
        <w:instrText>War</w:instrText>
      </w:r>
      <w:r w:rsidR="00C75023">
        <w:instrText xml:space="preserve">" </w:instrText>
      </w:r>
      <w:r w:rsidR="00C75023">
        <w:fldChar w:fldCharType="end"/>
      </w:r>
      <w:r>
        <w:t xml:space="preserve">, ao perceber que um jogador está claramente vencendo todos os outros jogadores se aliam temporariamente para atacar o que está mais forte. </w:t>
      </w:r>
    </w:p>
    <w:p w:rsidR="002E6B63" w:rsidRDefault="00042C97" w:rsidP="00E07008">
      <w:pPr>
        <w:pStyle w:val="Heading2"/>
      </w:pPr>
      <w:bookmarkStart w:id="17" w:name="_Toc481667161"/>
      <w:r>
        <w:t>Jogadores modificam interativamente e de forma quantificável o estado do sistema</w:t>
      </w:r>
      <w:bookmarkEnd w:id="17"/>
      <w:r>
        <w:t xml:space="preserve"> </w:t>
      </w:r>
    </w:p>
    <w:p w:rsidR="002E6B63" w:rsidRDefault="00042C97" w:rsidP="00096ABF">
      <w:r>
        <w:t>Vimos que jogos são sistemas artificiais. Esses sistemas são mutáveis. Normalmente um jogo tem um estado inicial e pode ser levado, pelos jogadores, a diversos estados finais</w:t>
      </w:r>
      <w:r w:rsidR="00BE7BDE">
        <w:fldChar w:fldCharType="begin"/>
      </w:r>
      <w:r w:rsidR="00CF774B">
        <w:instrText xml:space="preserve"> ADDIN ZOTERO_ITEM CSL_CITATION {"citationID":"19020ra7fq","properties":{"formattedCitation":"(SALEN; ZIMMERMAN, 2003; SUTTON-SMITH, 2001)","plainCitation":"(SALEN; ZIMMERMAN, 2003; SUTTON-SMITH, 2001)"},"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id":2504,"uris":["http://zotero.org/users/30732/items/WFUQBTX4"],"uri":["http://zotero.org/users/30732/items/WFUQBTX4"],"itemData":{"id":2504,"type":"book","title":"The Ambiguity of Play","publisher":"Harvard University Press","publisher-place":"Cambridge, Mass.","number-of-pages":"288","edition":"Revised ed. edition","source":"Amazon","event-place":"Cambridge, Mass.","abstract":"Every child knows what it means to play, but the rest of us can merely speculate. Is it a kind of adaptation, teaching us skills, inducting us into certain communities? Is it power, pursued in games of prowess? Fate, deployed in games of chance? Daydreaming, enacted in art? Or is it just frivolity? Brian Sutton-Smith, a leading proponent of play theory, considers each possibility as it has been proposed, elaborated, and debated in disciplines from biology, psychology, and education to metaphysics, mathematics, and sociology.Sutton-Smith focuses on play theories rooted in seven distinct “rhetorics”―the ancient discourses of Fate, Power, Communal Identity, and Frivolity and the modern discourses of Progress, the Imaginary, and the Self. In a sweeping analysis that moves from the question of play in child development to the implications of play for the Western work ethic, he explores the values, historical sources, and interests that have dictated the terms and forms of play put forth in each discourse’s “objective” theory.This work reveals more distinctions and disjunctions than affinities, with one striking exception: however different their descriptions and interpretations of play, each rhetoric reveals a quirkiness, redundancy, and flexibility. In light of this, Sutton-Smith suggests that play might provide a model of the variability that allows for “natural” selection. As a form of mental feedback, play might nullify the rigidity that sets in after successful adaption, thus reinforcing animal and human variability. Further, he shows how these discourses, despite their differences, might offer the components for a new social science of play.","ISBN":"978-0-674-00581-5","language":"English","author":[{"family":"Sutton-Smith","given":"Brian"}],"issued":{"date-parts":[["2001",5,15]]}}}],"schema":"https://github.com/citation-style-language/schema/raw/master/csl-citation.json"} </w:instrText>
      </w:r>
      <w:r w:rsidR="00BE7BDE">
        <w:fldChar w:fldCharType="separate"/>
      </w:r>
      <w:r w:rsidR="00CF774B" w:rsidRPr="00CF774B">
        <w:t>(SALEN; ZIMMERMAN, 2003; SUTTON-SMITH, 2001)</w:t>
      </w:r>
      <w:r w:rsidR="00BE7BDE">
        <w:fldChar w:fldCharType="end"/>
      </w:r>
      <w:r>
        <w:t>.</w:t>
      </w:r>
    </w:p>
    <w:p w:rsidR="002E6B63" w:rsidRDefault="00042C97" w:rsidP="00096ABF">
      <w:r>
        <w:t>Uma questão importante dos jogos e que os diferenciam de uma enorme gama de objetos e atividades culturais é exatamente essa interação direta do jogador com os outros jogadores e com o jogo em si. No cinema, na leitura ou em um recital ou show de música cabe ao espectador observar e apreciar a obra. Nos jogos o jogador deve agir. Não é possível falar em jogo se não há a ação e a interação do jogador com o jogo.</w:t>
      </w:r>
    </w:p>
    <w:p w:rsidR="002E6B63" w:rsidRDefault="00042C97" w:rsidP="00096ABF">
      <w:r>
        <w:t xml:space="preserve">Cada interação do jogador, ou cada movimento, jogada ou ação, deve mudar o estado desse sistema artificial que é o jogo. </w:t>
      </w:r>
      <w:proofErr w:type="spellStart"/>
      <w:r w:rsidRPr="00B137C4">
        <w:t>Jesper</w:t>
      </w:r>
      <w:proofErr w:type="spellEnd"/>
      <w:r w:rsidRPr="00B137C4">
        <w:t xml:space="preserve"> </w:t>
      </w:r>
      <w:proofErr w:type="spellStart"/>
      <w:r w:rsidRPr="00B137C4">
        <w:t>Juul</w:t>
      </w:r>
      <w:proofErr w:type="spellEnd"/>
      <w:r w:rsidRPr="00B137C4">
        <w:t xml:space="preserve"> diz que “quando você joga um jogo, você está simplesmente interagindo com o estado do jogo”</w:t>
      </w:r>
      <w:r w:rsidR="00B137C4" w:rsidRPr="00B137C4">
        <w:t xml:space="preserve"> (JUUL, 2004)</w:t>
      </w:r>
      <w:r w:rsidRPr="00B137C4">
        <w:t xml:space="preserve">. </w:t>
      </w:r>
      <w:r>
        <w:t>Faz pouco sentido o jogo permitir uma ação que nada muda. Mesmo a (in)ação de passar que acontece em alguns jogos, como o dominó</w:t>
      </w:r>
      <w:r w:rsidR="000A5477">
        <w:fldChar w:fldCharType="begin"/>
      </w:r>
      <w:r w:rsidR="000A5477">
        <w:instrText xml:space="preserve"> XE "</w:instrText>
      </w:r>
      <w:r w:rsidR="000A5477" w:rsidRPr="00100B8B">
        <w:instrText>dominó</w:instrText>
      </w:r>
      <w:r w:rsidR="000A5477">
        <w:instrText xml:space="preserve">" </w:instrText>
      </w:r>
      <w:r w:rsidR="000A5477">
        <w:fldChar w:fldCharType="end"/>
      </w:r>
      <w:r>
        <w:t>, tem um efeito imediato: o jogador perde a oportunidade de se aproximar mais da vitória e deixa que os outros jogadores o façam. Mesmo assim, é mais comum que o jogo não permita ao jogador “passar” sua jogada, obrigando-o que a faça, mesmo que seja prejudicial ao seu objetivo final. Assim acontece com as “jogadas forçadas” no jogo de damas, onde somos obrigados a capturar uma peça adversária</w:t>
      </w:r>
      <w:r w:rsidR="00D81548">
        <w:rPr>
          <w:rStyle w:val="FootnoteReference"/>
        </w:rPr>
        <w:footnoteReference w:id="13"/>
      </w:r>
      <w:r>
        <w:t xml:space="preserve"> mesmo que isso nos leve a perder mais peças na jogada seguinte.</w:t>
      </w:r>
    </w:p>
    <w:p w:rsidR="002E6B63" w:rsidRDefault="00042C97" w:rsidP="00096ABF">
      <w:r>
        <w:t>Podemos facilmente imaginar os jogos mais simples como uma máquina de estados</w:t>
      </w:r>
      <w:r w:rsidR="00D81548">
        <w:rPr>
          <w:rStyle w:val="FootnoteReference"/>
        </w:rPr>
        <w:footnoteReference w:id="14"/>
      </w:r>
      <w:r>
        <w:t>. O jogo da velha</w:t>
      </w:r>
      <w:r w:rsidR="00C75023">
        <w:fldChar w:fldCharType="begin"/>
      </w:r>
      <w:r w:rsidR="00C75023">
        <w:instrText xml:space="preserve"> XE "</w:instrText>
      </w:r>
      <w:r w:rsidR="00C75023" w:rsidRPr="00903687">
        <w:instrText>jogo da velha</w:instrText>
      </w:r>
      <w:r w:rsidR="00C75023">
        <w:instrText xml:space="preserve">" </w:instrText>
      </w:r>
      <w:r w:rsidR="00C75023">
        <w:fldChar w:fldCharType="end"/>
      </w:r>
      <w:r>
        <w:t>, por exemplo, possui 19,683 estados possíveis, porém apenas 304 são suficientes se ignorarmos as rotações e reflexões. A figura a seguir mostra os primeiros estados dessa máquina.</w:t>
      </w:r>
    </w:p>
    <w:p w:rsidR="002E6B63" w:rsidRDefault="00042C97" w:rsidP="0049005C">
      <w:pPr>
        <w:pStyle w:val="Picture"/>
      </w:pPr>
      <w:r>
        <w:rPr>
          <w:lang w:val="en-US" w:eastAsia="en-US"/>
        </w:rPr>
        <w:drawing>
          <wp:inline distT="114300" distB="114300" distL="114300" distR="114300">
            <wp:extent cx="4320000" cy="2757600"/>
            <wp:effectExtent l="0" t="0" r="4445" b="5080"/>
            <wp:docPr id="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4320000" cy="2757600"/>
                    </a:xfrm>
                    <a:prstGeom prst="rect">
                      <a:avLst/>
                    </a:prstGeom>
                    <a:ln/>
                  </pic:spPr>
                </pic:pic>
              </a:graphicData>
            </a:graphic>
          </wp:inline>
        </w:drawing>
      </w:r>
    </w:p>
    <w:p w:rsidR="002E6B63" w:rsidRDefault="000A5477" w:rsidP="0049005C">
      <w:pPr>
        <w:pStyle w:val="Caption"/>
      </w:pPr>
      <w:r w:rsidRPr="0049005C">
        <w:t>F</w:t>
      </w:r>
      <w:r>
        <w:t>i</w:t>
      </w:r>
      <w:r w:rsidRPr="0049005C">
        <w:t>g</w:t>
      </w:r>
      <w:r>
        <w:t xml:space="preserve">ura </w:t>
      </w:r>
      <w:fldSimple w:instr=" SEQ Figura ">
        <w:r w:rsidR="00433E81">
          <w:rPr>
            <w:noProof/>
          </w:rPr>
          <w:t>5</w:t>
        </w:r>
      </w:fldSimple>
      <w:r w:rsidRPr="0049005C">
        <w:t>.</w:t>
      </w:r>
      <w:r>
        <w:t xml:space="preserve"> </w:t>
      </w:r>
      <w:r w:rsidR="00042C97">
        <w:t>Representação de todos os estados referentes as duas jogadas iniciais do jogo da velha</w:t>
      </w:r>
      <w:r w:rsidR="00C75023">
        <w:fldChar w:fldCharType="begin"/>
      </w:r>
      <w:r w:rsidR="00C75023">
        <w:instrText xml:space="preserve"> XE "</w:instrText>
      </w:r>
      <w:r w:rsidR="00C75023" w:rsidRPr="00903687">
        <w:instrText>jogo da velha</w:instrText>
      </w:r>
      <w:r w:rsidR="00C75023">
        <w:instrText xml:space="preserve">" </w:instrText>
      </w:r>
      <w:r w:rsidR="00C75023">
        <w:fldChar w:fldCharType="end"/>
      </w:r>
      <w:r w:rsidR="00042C97">
        <w:t>, descartando rotações e reflexões.</w:t>
      </w:r>
    </w:p>
    <w:p w:rsidR="002E6B63" w:rsidRDefault="00042C97" w:rsidP="00E07008">
      <w:pPr>
        <w:pStyle w:val="Heading2"/>
      </w:pPr>
      <w:r>
        <w:t xml:space="preserve"> </w:t>
      </w:r>
      <w:bookmarkStart w:id="18" w:name="_Toc481667162"/>
      <w:r>
        <w:t xml:space="preserve">Jogadores possivelmente </w:t>
      </w:r>
      <w:proofErr w:type="gramStart"/>
      <w:r>
        <w:t>buscam  objetivos</w:t>
      </w:r>
      <w:proofErr w:type="gramEnd"/>
      <w:r>
        <w:t xml:space="preserve"> conflitantes</w:t>
      </w:r>
      <w:bookmarkEnd w:id="18"/>
    </w:p>
    <w:p w:rsidR="00B137C4" w:rsidRDefault="00042C97" w:rsidP="00096ABF">
      <w:r>
        <w:t>Normalmente, em um jogo, cada jogador busca um objetivo comum, que garante a vitória, isoladamente, sendo que sua vitória implica diretamente na derrota dos outros. São jogos competitivos</w:t>
      </w:r>
      <w:r w:rsidR="00BE7BDE">
        <w:t xml:space="preserve"> </w:t>
      </w:r>
      <w:r w:rsidR="00BE7BDE">
        <w:fldChar w:fldCharType="begin"/>
      </w:r>
      <w:r w:rsidR="00CF774B">
        <w:instrText xml:space="preserve"> ADDIN ZOTERO_ITEM CSL_CITATION {"citationID":"18rtf5c3h0","properties":{"formattedCitation":"(CRAWFORD, 2003)","plainCitation":"(CRAWFORD, 2003)"},"citationItems":[{"id":1481,"uris":["http://zotero.org/groups/38119/items/M9BMDNGR"],"uri":["http://zotero.org/groups/38119/items/M9BMDNGR"],"itemData":{"id":1481,"type":"book","title":"Chris Crawford on Game Design","publisher":"New Riders Games","source":"Amazon.com","ISBN":"0-13-146099-4","call-number":"0243","author":[{"family":"Crawford","given":"Chris"}],"issued":{"date-parts":[["2003",6,28]]}}}],"schema":"https://github.com/citation-style-language/schema/raw/master/csl-citation.json"} </w:instrText>
      </w:r>
      <w:r w:rsidR="00BE7BDE">
        <w:fldChar w:fldCharType="separate"/>
      </w:r>
      <w:r w:rsidR="00CF774B" w:rsidRPr="00CF774B">
        <w:t>(CRAWFORD, 2003)</w:t>
      </w:r>
      <w:r w:rsidR="00BE7BDE">
        <w:fldChar w:fldCharType="end"/>
      </w:r>
      <w:r>
        <w:t xml:space="preserve">. Na variação mais simples, os objetivos são diferentes por jogador, como em </w:t>
      </w:r>
      <w:r>
        <w:rPr>
          <w:i/>
        </w:rPr>
        <w:t>War</w:t>
      </w:r>
      <w:r w:rsidR="00C75023">
        <w:rPr>
          <w:i/>
        </w:rPr>
        <w:fldChar w:fldCharType="begin"/>
      </w:r>
      <w:r w:rsidR="00C75023">
        <w:instrText xml:space="preserve"> XE "</w:instrText>
      </w:r>
      <w:r w:rsidR="00C75023" w:rsidRPr="008A59A6">
        <w:instrText>War</w:instrText>
      </w:r>
      <w:r w:rsidR="00C75023">
        <w:instrText xml:space="preserve">" </w:instrText>
      </w:r>
      <w:r w:rsidR="00C75023">
        <w:rPr>
          <w:i/>
        </w:rPr>
        <w:fldChar w:fldCharType="end"/>
      </w:r>
      <w:r>
        <w:t>, onde existem cartas de objetivo que são mantidas em segredo pelo jogador até que ele alcance a vitória.</w:t>
      </w:r>
    </w:p>
    <w:p w:rsidR="00B137C4" w:rsidRDefault="00042C97" w:rsidP="00096ABF">
      <w:r>
        <w:t xml:space="preserve">Em vários jogos, os jogadores devem se organizar em equipes, onde a vitória é compartilhada pelos seus membros, </w:t>
      </w:r>
      <w:r w:rsidR="00B04F8B">
        <w:t>nesse</w:t>
      </w:r>
      <w:r>
        <w:t xml:space="preserve"> caso é comum ver a equipe, em última análise, como um “jogador” único. Este é o caso dos esportes como o </w:t>
      </w:r>
      <w:r>
        <w:rPr>
          <w:i/>
        </w:rPr>
        <w:t>Futebol</w:t>
      </w:r>
      <w:r w:rsidR="00C75023">
        <w:rPr>
          <w:i/>
        </w:rPr>
        <w:fldChar w:fldCharType="begin"/>
      </w:r>
      <w:r w:rsidR="00C75023">
        <w:instrText xml:space="preserve"> XE "</w:instrText>
      </w:r>
      <w:r w:rsidR="00C75023" w:rsidRPr="003174B6">
        <w:rPr>
          <w:i/>
        </w:rPr>
        <w:instrText>Futebol</w:instrText>
      </w:r>
      <w:r w:rsidR="00C75023">
        <w:instrText xml:space="preserve">" </w:instrText>
      </w:r>
      <w:r w:rsidR="00C75023">
        <w:rPr>
          <w:i/>
        </w:rPr>
        <w:fldChar w:fldCharType="end"/>
      </w:r>
      <w:r>
        <w:t xml:space="preserve">, onde há uma despersonalização da vitória da pessoa e o time passa a ser o objeto de análise. Em vídeo games esse fenômeno é mais recente e foi alavancado pela expansão dos jogos em rede, como de </w:t>
      </w:r>
      <w:r>
        <w:rPr>
          <w:i/>
        </w:rPr>
        <w:t xml:space="preserve">MOBA </w:t>
      </w:r>
      <w:r>
        <w:t xml:space="preserve">ou </w:t>
      </w:r>
      <w:r>
        <w:rPr>
          <w:i/>
        </w:rPr>
        <w:t xml:space="preserve">League </w:t>
      </w:r>
      <w:proofErr w:type="spellStart"/>
      <w:r>
        <w:rPr>
          <w:i/>
        </w:rPr>
        <w:t>of</w:t>
      </w:r>
      <w:proofErr w:type="spellEnd"/>
      <w:r>
        <w:rPr>
          <w:i/>
        </w:rPr>
        <w:t xml:space="preserve"> </w:t>
      </w:r>
      <w:proofErr w:type="spellStart"/>
      <w:r>
        <w:rPr>
          <w:i/>
        </w:rPr>
        <w:t>Legends</w:t>
      </w:r>
      <w:proofErr w:type="spellEnd"/>
      <w:r w:rsidR="00C75023">
        <w:rPr>
          <w:i/>
        </w:rPr>
        <w:fldChar w:fldCharType="begin"/>
      </w:r>
      <w:r w:rsidR="00C75023">
        <w:instrText xml:space="preserve"> XE "</w:instrText>
      </w:r>
      <w:r w:rsidR="00C75023" w:rsidRPr="00C245E0">
        <w:instrText>League of Legends</w:instrText>
      </w:r>
      <w:r w:rsidR="00C75023">
        <w:instrText xml:space="preserve">" </w:instrText>
      </w:r>
      <w:r w:rsidR="00C75023">
        <w:rPr>
          <w:i/>
        </w:rPr>
        <w:fldChar w:fldCharType="end"/>
      </w:r>
      <w:r>
        <w:t>.</w:t>
      </w:r>
    </w:p>
    <w:p w:rsidR="00B137C4" w:rsidRDefault="00042C97" w:rsidP="00096ABF">
      <w:r>
        <w:t>Podemos dizer que esses jogos são o paradigma e o que vem primeiro a mente quando falamos de jogos e formam o grupo</w:t>
      </w:r>
      <w:r w:rsidR="00B137C4">
        <w:t xml:space="preserve"> </w:t>
      </w:r>
      <w:r>
        <w:t xml:space="preserve">de jogos </w:t>
      </w:r>
      <w:r>
        <w:rPr>
          <w:b/>
        </w:rPr>
        <w:t>competitivos</w:t>
      </w:r>
      <w:r>
        <w:t>.</w:t>
      </w:r>
    </w:p>
    <w:p w:rsidR="00B137C4" w:rsidRDefault="00042C97" w:rsidP="00096ABF">
      <w:r>
        <w:t xml:space="preserve">Existem também jogos onde ganhar não é o objetivo, os </w:t>
      </w:r>
      <w:r>
        <w:rPr>
          <w:b/>
        </w:rPr>
        <w:t>não-competitivos</w:t>
      </w:r>
      <w:r>
        <w:t xml:space="preserve">, ou onde a vitória deve ser compartilhada por todos os jogadores, os </w:t>
      </w:r>
      <w:r>
        <w:rPr>
          <w:b/>
        </w:rPr>
        <w:t>cooperativos</w:t>
      </w:r>
      <w:r>
        <w:t xml:space="preserve">. Esses jogos já existiam como brincadeiras de criança ou em jogos sociais, mas chegaram ao mercado bem mais modernamente, possivelmente inspirados nos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w:t>
      </w:r>
    </w:p>
    <w:p w:rsidR="00B137C4" w:rsidRDefault="00042C97" w:rsidP="00096ABF">
      <w:r>
        <w:t xml:space="preserve">Nos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todo um </w:t>
      </w:r>
      <w:proofErr w:type="spellStart"/>
      <w:r>
        <w:t>party</w:t>
      </w:r>
      <w:proofErr w:type="spellEnd"/>
      <w:r>
        <w:t xml:space="preserve"> joga junto tentando completar uma aventura. </w:t>
      </w:r>
      <w:r>
        <w:rPr>
          <w:i/>
        </w:rPr>
        <w:t>Scotland Yard</w:t>
      </w:r>
      <w:r>
        <w:t xml:space="preserve">, é um jogo de tabuleiro que remete aos </w:t>
      </w:r>
      <w:proofErr w:type="spellStart"/>
      <w:r>
        <w:t>RPGs</w:t>
      </w:r>
      <w:proofErr w:type="spellEnd"/>
      <w:r>
        <w:t xml:space="preserve">, onde o objetivo é que todos os jogadores descubram um crime preparado por um narrador. Já </w:t>
      </w:r>
      <w:proofErr w:type="spellStart"/>
      <w:r>
        <w:rPr>
          <w:i/>
        </w:rPr>
        <w:t>Forbidden</w:t>
      </w:r>
      <w:proofErr w:type="spellEnd"/>
      <w:r>
        <w:rPr>
          <w:i/>
        </w:rPr>
        <w:t xml:space="preserve"> </w:t>
      </w:r>
      <w:proofErr w:type="spellStart"/>
      <w:r>
        <w:rPr>
          <w:i/>
        </w:rPr>
        <w:t>Island</w:t>
      </w:r>
      <w:proofErr w:type="spellEnd"/>
      <w:r w:rsidR="00C75023">
        <w:rPr>
          <w:i/>
        </w:rPr>
        <w:fldChar w:fldCharType="begin"/>
      </w:r>
      <w:r w:rsidR="00C75023">
        <w:instrText xml:space="preserve"> TA \l "</w:instrText>
      </w:r>
      <w:r w:rsidR="00C75023" w:rsidRPr="008D4748">
        <w:rPr>
          <w:i/>
        </w:rPr>
        <w:instrText>Forbidden Island</w:instrText>
      </w:r>
      <w:r w:rsidR="00C75023">
        <w:instrText xml:space="preserve">" \s "Forbidden Island" \c 1 </w:instrText>
      </w:r>
      <w:r w:rsidR="00C75023">
        <w:rPr>
          <w:i/>
        </w:rPr>
        <w:fldChar w:fldCharType="end"/>
      </w:r>
      <w:r>
        <w:t>, é um jogo onde o objetivo é recuperar 4 artefatos arqueológicos em uma ilha que está sendo alagada pelo mar, onde ou todos os jogadores ganham ou todos perdem, o que gera uma dinâmica colaborativa totalmente diferente dos jogos de tabuleiro tradicionais.</w:t>
      </w:r>
    </w:p>
    <w:p w:rsidR="00B137C4" w:rsidRDefault="00042C97" w:rsidP="00096ABF">
      <w:r>
        <w:t xml:space="preserve">Jogos cooperativos ainda são uma grande surpresa para alguns, como foi para os primeiros jogadores de </w:t>
      </w:r>
      <w:proofErr w:type="spellStart"/>
      <w:r>
        <w:rPr>
          <w:i/>
        </w:rPr>
        <w:t>Dungeons</w:t>
      </w:r>
      <w:proofErr w:type="spellEnd"/>
      <w:r>
        <w:rPr>
          <w:i/>
        </w:rPr>
        <w:t xml:space="preserve"> </w:t>
      </w:r>
      <w:r w:rsidR="000A5477">
        <w:rPr>
          <w:i/>
        </w:rPr>
        <w:t>&amp;</w:t>
      </w:r>
      <w:r>
        <w:rPr>
          <w:i/>
        </w:rPr>
        <w:t xml:space="preserve"> </w:t>
      </w:r>
      <w:proofErr w:type="spellStart"/>
      <w:r>
        <w:rPr>
          <w:i/>
        </w:rPr>
        <w:t>Dragons</w:t>
      </w:r>
      <w:proofErr w:type="spellEnd"/>
      <w:r w:rsidR="000A5477">
        <w:rPr>
          <w:i/>
        </w:rPr>
        <w:fldChar w:fldCharType="begin"/>
      </w:r>
      <w:r w:rsidR="000A5477">
        <w:instrText xml:space="preserve"> XE "</w:instrText>
      </w:r>
      <w:r w:rsidR="000A5477" w:rsidRPr="00826E1D">
        <w:rPr>
          <w:i/>
        </w:rPr>
        <w:instrText>Dungeons &amp; Dragons</w:instrText>
      </w:r>
      <w:r w:rsidR="000A5477">
        <w:instrText xml:space="preserve">" </w:instrText>
      </w:r>
      <w:r w:rsidR="000A5477">
        <w:rPr>
          <w:i/>
        </w:rPr>
        <w:fldChar w:fldCharType="end"/>
      </w:r>
      <w:r>
        <w:t xml:space="preserve">, e o paradigma de competição é tão forte que </w:t>
      </w:r>
      <w:r w:rsidR="00B04F8B">
        <w:t>muitos ainda vêm</w:t>
      </w:r>
      <w:r>
        <w:t xml:space="preserve">, erradamente, os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em geral como uma disputa entre o mestre e os jogadores.</w:t>
      </w:r>
      <w:r>
        <w:br/>
      </w:r>
      <w:r>
        <w:br/>
        <w:t xml:space="preserve">Já os jogos não-competitivos, onde não há objetivo há alcançar, não são considerados jogos em sua plenitude da definição por alguns autores. Normalmente o objetivo comum é não parar de jogar, como no </w:t>
      </w:r>
      <w:r>
        <w:rPr>
          <w:i/>
        </w:rPr>
        <w:t>Frescobol</w:t>
      </w:r>
      <w:r w:rsidR="00C75023">
        <w:rPr>
          <w:i/>
        </w:rPr>
        <w:fldChar w:fldCharType="begin"/>
      </w:r>
      <w:r w:rsidR="00C75023">
        <w:instrText xml:space="preserve"> TA \l "</w:instrText>
      </w:r>
      <w:r w:rsidR="00C75023" w:rsidRPr="006543EF">
        <w:rPr>
          <w:i/>
        </w:rPr>
        <w:instrText>Frescobol</w:instrText>
      </w:r>
      <w:r w:rsidR="00C75023">
        <w:instrText xml:space="preserve">" \s "Frescobol" \c 1 </w:instrText>
      </w:r>
      <w:r w:rsidR="00C75023">
        <w:rPr>
          <w:i/>
        </w:rPr>
        <w:fldChar w:fldCharType="end"/>
      </w:r>
      <w:r>
        <w:t xml:space="preserve">  e </w:t>
      </w:r>
      <w:r>
        <w:rPr>
          <w:i/>
        </w:rPr>
        <w:t xml:space="preserve">The </w:t>
      </w:r>
      <w:proofErr w:type="spellStart"/>
      <w:r>
        <w:rPr>
          <w:i/>
        </w:rPr>
        <w:t>Sims</w:t>
      </w:r>
      <w:proofErr w:type="spellEnd"/>
      <w:r w:rsidR="00C75023">
        <w:rPr>
          <w:i/>
        </w:rPr>
        <w:fldChar w:fldCharType="begin"/>
      </w:r>
      <w:r w:rsidR="00C75023">
        <w:instrText xml:space="preserve"> TA \l "</w:instrText>
      </w:r>
      <w:r w:rsidR="00C75023" w:rsidRPr="00334DC4">
        <w:rPr>
          <w:i/>
        </w:rPr>
        <w:instrText>The Sims</w:instrText>
      </w:r>
      <w:r w:rsidR="00C75023">
        <w:instrText xml:space="preserve">" \s "The Sims" \c 1 </w:instrText>
      </w:r>
      <w:r w:rsidR="00C75023">
        <w:rPr>
          <w:i/>
        </w:rPr>
        <w:fldChar w:fldCharType="end"/>
      </w:r>
      <w:r>
        <w:rPr>
          <w:i/>
        </w:rPr>
        <w:t>™</w:t>
      </w:r>
      <w:r>
        <w:t xml:space="preserve">. Para Chris Crawford e </w:t>
      </w:r>
      <w:proofErr w:type="spellStart"/>
      <w:r>
        <w:t>Jesper</w:t>
      </w:r>
      <w:proofErr w:type="spellEnd"/>
      <w:r>
        <w:t xml:space="preserve"> </w:t>
      </w:r>
      <w:proofErr w:type="spellStart"/>
      <w:r>
        <w:t>Juul</w:t>
      </w:r>
      <w:proofErr w:type="spellEnd"/>
      <w:r>
        <w:t xml:space="preserve">, por exemplo, </w:t>
      </w:r>
      <w:r>
        <w:rPr>
          <w:i/>
        </w:rPr>
        <w:t xml:space="preserve">The </w:t>
      </w:r>
      <w:proofErr w:type="spellStart"/>
      <w:r>
        <w:rPr>
          <w:i/>
        </w:rPr>
        <w:t>Sims</w:t>
      </w:r>
      <w:proofErr w:type="spellEnd"/>
      <w:r>
        <w:rPr>
          <w:i/>
        </w:rPr>
        <w:t>™</w:t>
      </w:r>
      <w:r>
        <w:t xml:space="preserve"> não é um jogo, mas sim um passatempo, brinquedo ou objeto de fronteira.</w:t>
      </w:r>
    </w:p>
    <w:p w:rsidR="00B137C4" w:rsidRDefault="00042C97" w:rsidP="00096ABF">
      <w:r>
        <w:t xml:space="preserve">Existe uma outra classe de jogos, onde a vitória é única, mas para que ela aconteça é necessário que os jogadores se juntem em associações, como guildas ou alianças onde, pelo menos temporariamente, tem objetivos similares, mesmo que apenas um possa ganhar o jogo. Em uma variação, há o caso onde jogadores tem que negociar com os outros para garantir seus interesses, como em </w:t>
      </w:r>
      <w:r>
        <w:rPr>
          <w:i/>
        </w:rPr>
        <w:t xml:space="preserve">Conquistadores de </w:t>
      </w:r>
      <w:proofErr w:type="spellStart"/>
      <w:r>
        <w:rPr>
          <w:i/>
        </w:rPr>
        <w:t>Catan</w:t>
      </w:r>
      <w:proofErr w:type="spellEnd"/>
      <w:r w:rsidR="00C75023">
        <w:rPr>
          <w:i/>
        </w:rPr>
        <w:fldChar w:fldCharType="begin"/>
      </w:r>
      <w:r w:rsidR="00C75023">
        <w:instrText xml:space="preserve"> XE "</w:instrText>
      </w:r>
      <w:r w:rsidR="00C75023" w:rsidRPr="00223AFB">
        <w:rPr>
          <w:i/>
        </w:rPr>
        <w:instrText>Conquistadores de Catan</w:instrText>
      </w:r>
      <w:r w:rsidR="00C75023">
        <w:instrText xml:space="preserve">" </w:instrText>
      </w:r>
      <w:r w:rsidR="00C75023">
        <w:rPr>
          <w:i/>
        </w:rPr>
        <w:fldChar w:fldCharType="end"/>
      </w:r>
      <w:r>
        <w:t xml:space="preserve">. Esses jogos geram o conceito novo de </w:t>
      </w:r>
      <w:proofErr w:type="spellStart"/>
      <w:r>
        <w:rPr>
          <w:b/>
        </w:rPr>
        <w:t>coopetição</w:t>
      </w:r>
      <w:proofErr w:type="spellEnd"/>
      <w:r>
        <w:t>, termo também aplicado a s</w:t>
      </w:r>
      <w:r w:rsidR="00B137C4">
        <w:t>ituação típicas da vida normal.</w:t>
      </w:r>
    </w:p>
    <w:p w:rsidR="00B137C4" w:rsidRDefault="00042C97" w:rsidP="00096ABF">
      <w:r>
        <w:t xml:space="preserve">Finalmente, existem de jogos híbridos, onde alguns ganham e outros perdem, mas de forma dinâmica, não necessariamente usando times pré-formados ou alianças </w:t>
      </w:r>
      <w:proofErr w:type="spellStart"/>
      <w:r>
        <w:t>intra-jogo</w:t>
      </w:r>
      <w:proofErr w:type="spellEnd"/>
      <w:r>
        <w:t xml:space="preserve"> ou ainda jogos onde há o conceito de sobrevivência de parte de uma equipe.</w:t>
      </w:r>
    </w:p>
    <w:p w:rsidR="00B137C4" w:rsidRDefault="00042C97" w:rsidP="00096ABF">
      <w:r>
        <w:t xml:space="preserve">Uma classe interessante de jogos são os jogos de traição, como </w:t>
      </w:r>
      <w:r>
        <w:rPr>
          <w:i/>
        </w:rPr>
        <w:t xml:space="preserve">The </w:t>
      </w:r>
      <w:proofErr w:type="spellStart"/>
      <w:r>
        <w:rPr>
          <w:i/>
        </w:rPr>
        <w:t>Resistance</w:t>
      </w:r>
      <w:proofErr w:type="spellEnd"/>
      <w:r w:rsidR="00C75023">
        <w:rPr>
          <w:i/>
        </w:rPr>
        <w:fldChar w:fldCharType="begin"/>
      </w:r>
      <w:r w:rsidR="00C75023">
        <w:instrText xml:space="preserve"> XE "</w:instrText>
      </w:r>
      <w:r w:rsidR="00C75023" w:rsidRPr="00797651">
        <w:rPr>
          <w:i/>
        </w:rPr>
        <w:instrText>The Resistance</w:instrText>
      </w:r>
      <w:r w:rsidR="00C75023">
        <w:instrText xml:space="preserve">" </w:instrText>
      </w:r>
      <w:r w:rsidR="00C75023">
        <w:rPr>
          <w:i/>
        </w:rPr>
        <w:fldChar w:fldCharType="end"/>
      </w:r>
      <w:r>
        <w:t xml:space="preserve">, </w:t>
      </w:r>
      <w:proofErr w:type="spellStart"/>
      <w:r>
        <w:rPr>
          <w:i/>
        </w:rPr>
        <w:t>Battlestar</w:t>
      </w:r>
      <w:proofErr w:type="spellEnd"/>
      <w:r>
        <w:rPr>
          <w:i/>
        </w:rPr>
        <w:t xml:space="preserve"> </w:t>
      </w:r>
      <w:proofErr w:type="spellStart"/>
      <w:r>
        <w:rPr>
          <w:i/>
        </w:rPr>
        <w:t>Galactica</w:t>
      </w:r>
      <w:proofErr w:type="spellEnd"/>
      <w:r w:rsidR="00C75023">
        <w:rPr>
          <w:i/>
        </w:rPr>
        <w:fldChar w:fldCharType="begin"/>
      </w:r>
      <w:r w:rsidR="00C75023">
        <w:instrText xml:space="preserve"> XE "</w:instrText>
      </w:r>
      <w:r w:rsidR="00C75023" w:rsidRPr="00B1589B">
        <w:rPr>
          <w:i/>
        </w:rPr>
        <w:instrText>Battlestar Galactica</w:instrText>
      </w:r>
      <w:r w:rsidR="00C75023">
        <w:instrText xml:space="preserve">" </w:instrText>
      </w:r>
      <w:r w:rsidR="00C75023">
        <w:rPr>
          <w:i/>
        </w:rPr>
        <w:fldChar w:fldCharType="end"/>
      </w:r>
      <w:r>
        <w:t xml:space="preserve"> e </w:t>
      </w:r>
      <w:proofErr w:type="spellStart"/>
      <w:r>
        <w:rPr>
          <w:i/>
        </w:rPr>
        <w:t>Shadows</w:t>
      </w:r>
      <w:proofErr w:type="spellEnd"/>
      <w:r>
        <w:rPr>
          <w:i/>
        </w:rPr>
        <w:t xml:space="preserve"> Over </w:t>
      </w:r>
      <w:proofErr w:type="spellStart"/>
      <w:r>
        <w:rPr>
          <w:i/>
        </w:rPr>
        <w:t>Camelot</w:t>
      </w:r>
      <w:proofErr w:type="spellEnd"/>
      <w:r w:rsidR="00C75023">
        <w:rPr>
          <w:i/>
        </w:rPr>
        <w:fldChar w:fldCharType="begin"/>
      </w:r>
      <w:r w:rsidR="00C75023">
        <w:instrText xml:space="preserve"> XE "</w:instrText>
      </w:r>
      <w:r w:rsidR="00C75023" w:rsidRPr="00F0772A">
        <w:rPr>
          <w:i/>
        </w:rPr>
        <w:instrText>Shadows Over Camelot</w:instrText>
      </w:r>
      <w:r w:rsidR="00C75023">
        <w:instrText xml:space="preserve">" </w:instrText>
      </w:r>
      <w:r w:rsidR="00C75023">
        <w:rPr>
          <w:i/>
        </w:rPr>
        <w:fldChar w:fldCharType="end"/>
      </w:r>
      <w:r>
        <w:t xml:space="preserve"> onde todos parecem, ou devem se comportar como, com maior ou menor caracterização, estar jogando juntos, mas alguns são traidores, que podem vencer o jogo em vez da “equipe principal”. São jogos competitivos, mas onde a competição fica escondida.</w:t>
      </w:r>
    </w:p>
    <w:p w:rsidR="00B137C4" w:rsidRDefault="00042C97" w:rsidP="00096ABF">
      <w:r>
        <w:t>Outro exemplo de jogo híbrido é um jogo social muito conhecido no Brasil, Assassino</w:t>
      </w:r>
      <w:r w:rsidR="00EF3CF3">
        <w:fldChar w:fldCharType="begin"/>
      </w:r>
      <w:r w:rsidR="00EF3CF3">
        <w:instrText xml:space="preserve"> XE "</w:instrText>
      </w:r>
      <w:r w:rsidR="00EF3CF3" w:rsidRPr="00552C16">
        <w:instrText>Assassino</w:instrText>
      </w:r>
      <w:r w:rsidR="00EF3CF3">
        <w:instrText xml:space="preserve">" </w:instrText>
      </w:r>
      <w:r w:rsidR="00EF3CF3">
        <w:fldChar w:fldCharType="end"/>
      </w:r>
      <w:r>
        <w:t xml:space="preserve"> ou </w:t>
      </w:r>
      <w:proofErr w:type="spellStart"/>
      <w:r>
        <w:rPr>
          <w:i/>
        </w:rPr>
        <w:t>Detetitive</w:t>
      </w:r>
      <w:proofErr w:type="spellEnd"/>
      <w:r w:rsidR="00EF3CF3">
        <w:rPr>
          <w:i/>
        </w:rPr>
        <w:fldChar w:fldCharType="begin"/>
      </w:r>
      <w:r w:rsidR="00EF3CF3">
        <w:instrText xml:space="preserve"> XE "</w:instrText>
      </w:r>
      <w:r w:rsidR="00EF3CF3" w:rsidRPr="007D4F95">
        <w:rPr>
          <w:i/>
        </w:rPr>
        <w:instrText>Detetitive</w:instrText>
      </w:r>
      <w:r w:rsidR="00EF3CF3">
        <w:instrText xml:space="preserve">" </w:instrText>
      </w:r>
      <w:r w:rsidR="00EF3CF3">
        <w:rPr>
          <w:i/>
        </w:rPr>
        <w:fldChar w:fldCharType="end"/>
      </w:r>
      <w:r>
        <w:t xml:space="preserve">, chamado no exterior de </w:t>
      </w:r>
      <w:r>
        <w:rPr>
          <w:i/>
        </w:rPr>
        <w:t>Lobisomem</w:t>
      </w:r>
      <w:r w:rsidR="00EF3CF3">
        <w:rPr>
          <w:i/>
        </w:rPr>
        <w:fldChar w:fldCharType="begin"/>
      </w:r>
      <w:r w:rsidR="00EF3CF3">
        <w:instrText xml:space="preserve"> XE "</w:instrText>
      </w:r>
      <w:r w:rsidR="00EF3CF3" w:rsidRPr="004E1D72">
        <w:rPr>
          <w:i/>
        </w:rPr>
        <w:instrText>Lobisomem</w:instrText>
      </w:r>
      <w:r w:rsidR="00EF3CF3">
        <w:instrText xml:space="preserve">" </w:instrText>
      </w:r>
      <w:r w:rsidR="00EF3CF3">
        <w:rPr>
          <w:i/>
        </w:rPr>
        <w:fldChar w:fldCharType="end"/>
      </w:r>
      <w:r>
        <w:rPr>
          <w:i/>
        </w:rPr>
        <w:t xml:space="preserve"> </w:t>
      </w:r>
      <w:r>
        <w:t>(</w:t>
      </w:r>
      <w:proofErr w:type="spellStart"/>
      <w:r>
        <w:rPr>
          <w:i/>
        </w:rPr>
        <w:t>Werewolf</w:t>
      </w:r>
      <w:proofErr w:type="spellEnd"/>
      <w:r w:rsidR="00EF3CF3">
        <w:rPr>
          <w:i/>
        </w:rPr>
        <w:fldChar w:fldCharType="begin"/>
      </w:r>
      <w:r w:rsidR="00EF3CF3">
        <w:instrText xml:space="preserve"> XE "</w:instrText>
      </w:r>
      <w:r w:rsidR="00EF3CF3" w:rsidRPr="000B734A">
        <w:rPr>
          <w:i/>
        </w:rPr>
        <w:instrText>Werewolf</w:instrText>
      </w:r>
      <w:r w:rsidR="00EF3CF3">
        <w:instrText xml:space="preserve">" </w:instrText>
      </w:r>
      <w:r w:rsidR="00EF3CF3">
        <w:rPr>
          <w:i/>
        </w:rPr>
        <w:fldChar w:fldCharType="end"/>
      </w:r>
      <w:r>
        <w:rPr>
          <w:i/>
        </w:rPr>
        <w:t xml:space="preserve"> </w:t>
      </w:r>
      <w:r>
        <w:t>ou</w:t>
      </w:r>
      <w:r>
        <w:rPr>
          <w:i/>
        </w:rPr>
        <w:t xml:space="preserve"> </w:t>
      </w:r>
      <w:proofErr w:type="spellStart"/>
      <w:r>
        <w:rPr>
          <w:i/>
        </w:rPr>
        <w:t>Loup</w:t>
      </w:r>
      <w:proofErr w:type="spellEnd"/>
      <w:r>
        <w:rPr>
          <w:i/>
        </w:rPr>
        <w:t xml:space="preserve"> </w:t>
      </w:r>
      <w:proofErr w:type="spellStart"/>
      <w:r>
        <w:rPr>
          <w:i/>
        </w:rPr>
        <w:t>Garou</w:t>
      </w:r>
      <w:proofErr w:type="spellEnd"/>
      <w:r w:rsidR="00EF3CF3">
        <w:rPr>
          <w:i/>
        </w:rPr>
        <w:fldChar w:fldCharType="begin"/>
      </w:r>
      <w:r w:rsidR="00EF3CF3">
        <w:instrText xml:space="preserve"> XE "</w:instrText>
      </w:r>
      <w:r w:rsidR="00EF3CF3" w:rsidRPr="008A396D">
        <w:rPr>
          <w:i/>
        </w:rPr>
        <w:instrText>Loup Garou</w:instrText>
      </w:r>
      <w:r w:rsidR="00EF3CF3">
        <w:instrText xml:space="preserve">" </w:instrText>
      </w:r>
      <w:r w:rsidR="00EF3CF3">
        <w:rPr>
          <w:i/>
        </w:rPr>
        <w:fldChar w:fldCharType="end"/>
      </w:r>
      <w:r>
        <w:t>), onde a maioria dos jogadores são possíveis vítimas, um jogador é o detetive (ou caçador) e o outro o assassino (lobisomem). Nesse caso ou o assassino ganha ou todos os outros jogadores ganham. Em algumas versões existem mais de um lobisomem ou mais figuras que auxiliam a caça ao lobisomem.</w:t>
      </w:r>
    </w:p>
    <w:p w:rsidR="002E6B63" w:rsidRDefault="00042C97" w:rsidP="00096ABF">
      <w:r>
        <w:t xml:space="preserve">Por isso dizemos que o normal em um jogo é buscar a vitória isoladamente (objetivo conflitante), porém aceitamos </w:t>
      </w:r>
      <w:proofErr w:type="gramStart"/>
      <w:r>
        <w:t>outras alternativas</w:t>
      </w:r>
      <w:proofErr w:type="gramEnd"/>
      <w:r>
        <w:t xml:space="preserve"> (possivelmente) desde que outras das nossas regras sejam mantidas.</w:t>
      </w:r>
    </w:p>
    <w:p w:rsidR="002E6B63" w:rsidRDefault="00042C97" w:rsidP="00E07008">
      <w:pPr>
        <w:pStyle w:val="Heading2"/>
      </w:pPr>
      <w:bookmarkStart w:id="19" w:name="_Toc481667163"/>
      <w:r>
        <w:t>Jogadores tomam decisões e fazem ações</w:t>
      </w:r>
      <w:bookmarkEnd w:id="19"/>
    </w:p>
    <w:p w:rsidR="002E6B63" w:rsidRDefault="00042C97" w:rsidP="00096ABF">
      <w:r>
        <w:t>Em um jogo no sentido estrito da palavra cada jogador tem que tomar uma ação para mudar o estado do jogo e essa ação deve ser resultado de uma decisão que tem como finalidade possibilitar ou acelerar a vitória</w:t>
      </w:r>
      <w:r w:rsidR="00B137C4">
        <w:fldChar w:fldCharType="begin"/>
      </w:r>
      <w:r w:rsidR="00CF774B">
        <w:instrText xml:space="preserve"> ADDIN ZOTERO_ITEM CSL_CITATION {"citationID":"145o4dmdlq","properties":{"formattedCitation":"(ABT, 1987)","plainCitation":"(ABT, 1987)"},"citationItems":[{"id":3447,"uris":["http://zotero.org/groups/38119/items/XRTXAVCR"],"uri":["http://zotero.org/groups/38119/items/XRTXAVCR"],"itemData":{"id":3447,"type":"book","title":"Serious games","publisher":"University Press of America","note":"00989","author":[{"family":"Abt","given":"Clark C"}],"issued":{"date-parts":[["1987"]]}}}],"schema":"https://github.com/citation-style-language/schema/raw/master/csl-citation.json"} </w:instrText>
      </w:r>
      <w:r w:rsidR="00B137C4">
        <w:fldChar w:fldCharType="separate"/>
      </w:r>
      <w:r w:rsidR="00CF774B" w:rsidRPr="00CF774B">
        <w:t>(ABT, 1987)</w:t>
      </w:r>
      <w:r w:rsidR="00B137C4">
        <w:fldChar w:fldCharType="end"/>
      </w:r>
      <w:r>
        <w:t>.</w:t>
      </w:r>
    </w:p>
    <w:p w:rsidR="002E6B63" w:rsidRDefault="00042C97" w:rsidP="00096ABF">
      <w:r>
        <w:t xml:space="preserve">Existem jogos onde a decisão é mais importante que a ação, como n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e outros onde a ação é mais importante que a decisão, como no bilhar e na sinuca. Claro que uma jogada não está feita enquanto o jogador não move a peça no </w:t>
      </w:r>
      <w:r w:rsidR="00C75023">
        <w:t>Xadrez</w:t>
      </w:r>
      <w:r>
        <w:t xml:space="preserve">, mas a simplicidade de executar o movimento torna a ação infinitamente menos importante do que a escolha desse movimento. Um bom jogador de </w:t>
      </w:r>
      <w:r w:rsidR="00C75023">
        <w:t>Xadrez</w:t>
      </w:r>
      <w:r>
        <w:t xml:space="preserve"> não precisa mexer a peça por si só, podendo fazer isso por intermediários e até mesmo solicitando ao adversário que o faça, como no </w:t>
      </w:r>
      <w:r w:rsidR="00C75023">
        <w:t>Xadrez</w:t>
      </w:r>
      <w:r>
        <w:t xml:space="preserve"> por correspondência</w:t>
      </w:r>
      <w:r w:rsidR="000A5477">
        <w:fldChar w:fldCharType="begin"/>
      </w:r>
      <w:r w:rsidR="000A5477">
        <w:instrText xml:space="preserve"> XE "</w:instrText>
      </w:r>
      <w:r w:rsidR="000A5477" w:rsidRPr="00E24864">
        <w:instrText>Xadrez:por correspondência</w:instrText>
      </w:r>
      <w:r w:rsidR="000A5477">
        <w:instrText xml:space="preserve">" </w:instrText>
      </w:r>
      <w:r w:rsidR="000A5477">
        <w:fldChar w:fldCharType="end"/>
      </w:r>
      <w:r>
        <w:t xml:space="preserve">. Finalmente, no </w:t>
      </w:r>
      <w:r w:rsidR="00C75023">
        <w:t>Xadrez</w:t>
      </w:r>
      <w:r>
        <w:t xml:space="preserve"> mental</w:t>
      </w:r>
      <w:r w:rsidR="000A5477">
        <w:fldChar w:fldCharType="begin"/>
      </w:r>
      <w:r w:rsidR="000A5477">
        <w:instrText xml:space="preserve"> XE "</w:instrText>
      </w:r>
      <w:r w:rsidR="000A5477" w:rsidRPr="007361D9">
        <w:instrText>Xadrez:mental</w:instrText>
      </w:r>
      <w:r w:rsidR="000A5477">
        <w:instrText xml:space="preserve">" </w:instrText>
      </w:r>
      <w:r w:rsidR="000A5477">
        <w:fldChar w:fldCharType="end"/>
      </w:r>
      <w:r>
        <w:t>, as peças e o tabuleiro nem mesmo precisam existir fisicamente, sendo que as jogadas são feitas apenas com a voz. Já na sinuca não basta escolher a jogada. Provavelmente mesmo jogadores medíocres de sinuca podem imaginar jogadas perfeitas. Porém a ação de realizar a jogada como desejada exige uma habilidade específica. Jogadas simples exigem um grau pequeno de habilidade e podem ser efetuadas pela maioria dos jogadores, jogadas complexas exigem grande habilidade e só são realizadas normalmente pelos campeões.</w:t>
      </w:r>
    </w:p>
    <w:p w:rsidR="002E6B63" w:rsidRDefault="00042C97" w:rsidP="00096ABF">
      <w:r>
        <w:t>Decidir e agir para mudar o estado do sistema são os mecanismos básicos e gerais de cada jogada. Cabem às regras do jogo decidir como isso pode ser feito. Jogos muito semelhantes podem ser criados como pequenas alterações nessas regras. Por exemplo, o jogo de ludo</w:t>
      </w:r>
      <w:r w:rsidR="000A5477">
        <w:fldChar w:fldCharType="begin"/>
      </w:r>
      <w:r w:rsidR="000A5477">
        <w:instrText xml:space="preserve"> XE "</w:instrText>
      </w:r>
      <w:r w:rsidR="000A5477" w:rsidRPr="00BD0841">
        <w:instrText>ludo</w:instrText>
      </w:r>
      <w:r w:rsidR="000A5477">
        <w:instrText xml:space="preserve">" </w:instrText>
      </w:r>
      <w:r w:rsidR="000A5477">
        <w:fldChar w:fldCharType="end"/>
      </w:r>
      <w:r>
        <w:t>, que é basicamente um jogo de corrida entre vários jogadores com quatro peças, exige alguma estratégia na escolha da peça a ser movida. Já o jogo da Glória</w:t>
      </w:r>
      <w:r w:rsidR="00EF3CF3">
        <w:fldChar w:fldCharType="begin"/>
      </w:r>
      <w:r w:rsidR="00EF3CF3">
        <w:instrText xml:space="preserve"> XE "</w:instrText>
      </w:r>
      <w:r w:rsidR="00EF3CF3" w:rsidRPr="00391C70">
        <w:instrText>Glória</w:instrText>
      </w:r>
      <w:r w:rsidR="00EF3CF3">
        <w:instrText xml:space="preserve">" </w:instrText>
      </w:r>
      <w:r w:rsidR="00EF3CF3">
        <w:fldChar w:fldCharType="end"/>
      </w:r>
      <w:r>
        <w:t>, um jogo de corrida onde cada jogador tem apenas uma peça, quase não se enquadra na categoria pura de jogos, porque não há decisão nenhuma a ser tomada. Jogos desse tipo são comuns entre crianças e servem para ensinar a obediência as regras de um jogo.</w:t>
      </w:r>
    </w:p>
    <w:p w:rsidR="002E6B63" w:rsidRDefault="00042C97" w:rsidP="00E07008">
      <w:pPr>
        <w:pStyle w:val="Heading2"/>
      </w:pPr>
      <w:bookmarkStart w:id="20" w:name="_Toc481667164"/>
      <w:r>
        <w:t>Algumas ações têm a capacidade de atrapalhar o adversário</w:t>
      </w:r>
      <w:bookmarkEnd w:id="20"/>
    </w:p>
    <w:p w:rsidR="002E6B63" w:rsidRDefault="00042C97" w:rsidP="00096ABF">
      <w:r>
        <w:t>Uma das principais diferenças entre jogos e atividades como quebra-cabeças e competições como a corrida de 100 metros rasos</w:t>
      </w:r>
      <w:r w:rsidR="000A5477">
        <w:fldChar w:fldCharType="begin"/>
      </w:r>
      <w:r w:rsidR="000A5477">
        <w:instrText xml:space="preserve"> XE "</w:instrText>
      </w:r>
      <w:r w:rsidR="000A5477" w:rsidRPr="000D32CB">
        <w:instrText>100 metros rasos</w:instrText>
      </w:r>
      <w:r w:rsidR="000A5477">
        <w:instrText xml:space="preserve">" </w:instrText>
      </w:r>
      <w:r w:rsidR="000A5477">
        <w:fldChar w:fldCharType="end"/>
      </w:r>
      <w:r>
        <w:t xml:space="preserve"> é que neles os jogadores podem atacar seus adversários</w:t>
      </w:r>
      <w:r w:rsidR="00BE7BDE">
        <w:fldChar w:fldCharType="begin"/>
      </w:r>
      <w:r w:rsidR="00CF774B">
        <w:instrText xml:space="preserve"> ADDIN ZOTERO_ITEM CSL_CITATION {"citationID":"1q15t4lobo","properties":{"formattedCitation":"(CRAWFORD, 2003)","plainCitation":"(CRAWFORD, 2003)"},"citationItems":[{"id":1481,"uris":["http://zotero.org/groups/38119/items/M9BMDNGR"],"uri":["http://zotero.org/groups/38119/items/M9BMDNGR"],"itemData":{"id":1481,"type":"book","title":"Chris Crawford on Game Design","publisher":"New Riders Games","source":"Amazon.com","ISBN":"0-13-146099-4","call-number":"0243","author":[{"family":"Crawford","given":"Chris"}],"issued":{"date-parts":[["2003",6,28]]}}}],"schema":"https://github.com/citation-style-language/schema/raw/master/csl-citation.json"} </w:instrText>
      </w:r>
      <w:r w:rsidR="00BE7BDE">
        <w:fldChar w:fldCharType="separate"/>
      </w:r>
      <w:r w:rsidR="00CF774B" w:rsidRPr="00CF774B">
        <w:t>(CRAWFORD, 2003)</w:t>
      </w:r>
      <w:r w:rsidR="00BE7BDE">
        <w:fldChar w:fldCharType="end"/>
      </w:r>
      <w:r>
        <w:t>. A interação entre dois jogadores é um fator de incerteza interessante, pois o jogador deixa de ficar isolado em suas decisões e precisa pensar também nas possibilidades de atuação dos adversários, reais ou computacionais. Basicamente, jogos sem ataques são equivalentes a cada jogador jogando sozinho e comparando os resultados.</w:t>
      </w:r>
    </w:p>
    <w:p w:rsidR="002E6B63" w:rsidRDefault="00042C97" w:rsidP="00096ABF">
      <w:r>
        <w:t xml:space="preserve">A possibilidade de ser atacado também aumenta os tipos de sentimentos que envolvem o jogador. O medo, a raiva, a vingança, o prazer da vitória, o “contar vantagem” trazem novas sensações ao jogador. Truques, fingimentos, táticas diferentes passam a ser possíveis.  </w:t>
      </w:r>
    </w:p>
    <w:p w:rsidR="002E6B63" w:rsidRDefault="00042C97" w:rsidP="00E07008">
      <w:pPr>
        <w:pStyle w:val="Heading2"/>
      </w:pPr>
      <w:bookmarkStart w:id="21" w:name="_Toc481667165"/>
      <w:r>
        <w:t>Jogos são regulados, orientados e limitados por regras</w:t>
      </w:r>
      <w:bookmarkEnd w:id="21"/>
      <w:r>
        <w:t xml:space="preserve"> </w:t>
      </w:r>
    </w:p>
    <w:p w:rsidR="002E6B63" w:rsidRDefault="00042C97" w:rsidP="00096ABF">
      <w:r>
        <w:t>Como os jogos são sistemas artificiais eles precisam de regras que expliquem como esses sistemas funcionam e o que pode ou não pode ser feito</w:t>
      </w:r>
      <w:r w:rsidR="00BE7BDE">
        <w:fldChar w:fldCharType="begin"/>
      </w:r>
      <w:r w:rsidR="00CF774B">
        <w:instrText xml:space="preserve"> ADDIN ZOTERO_ITEM CSL_CITATION {"citationID":"1ed7hfp3u2","properties":{"formattedCitation":"(CAILLOIS, 2001; SUITS; HURKA, 2014, 2014)","plainCitation":"(CAILLOIS, 2001; SUITS; HURKA, 2014, 2014)"},"citationItems":[{"id":1955,"uris":["http://zotero.org/groups/38119/items/WDZPFSBR"],"uri":["http://zotero.org/groups/38119/items/WDZPFSBR"],"itemData":{"id":1955,"type":"book","title":"Man, Play and Games","publisher":"University of Illinois Press","source":"Amazon.com","ISBN":"0-252-07033-X","call-number":"1745","author":[{"family":"Caillois","given":"Roger"}],"issued":{"date-parts":[["2001"]]}}},{"id":2593,"uris":["http://zotero.org/users/30732/items/X8BZHG59"],"uri":["http://zotero.org/users/30732/items/X8BZHG59"],"itemData":{"id":2593,"type":"book","title":"The Grasshopper - Third Edition: Games, Life and Utopia","publisher":"Broadview Press","publisher-place":"Peterborought, Ont","number-of-pages":"264","edition":"3 edition","source":"Amazon","event-place":"Peterborought, Ont","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ISBN":"978-1-55481-215-8","shortTitle":"The Grasshopper - Third Edition","language":"English","author":[{"family":"Suits","given":"Bernard"},{"family":"Hurka","given":"Thomas"}],"issued":{"date-parts":[["2014",4,3]]}}},{"id":2593,"uris":["http://zotero.org/users/30732/items/X8BZHG59"],"uri":["http://zotero.org/users/30732/items/X8BZHG59"],"itemData":{"id":2593,"type":"book","title":"The Grasshopper - Third Edition: Games, Life and Utopia","publisher":"Broadview Press","publisher-place":"Peterborought, Ont","number-of-pages":"264","edition":"3 edition","source":"Amazon","event-place":"Peterborought, Ont","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ISBN":"978-1-55481-215-8","shortTitle":"The Grasshopper - Third Edition","language":"English","author":[{"family":"Suits","given":"Bernard"},{"family":"Hurka","given":"Thomas"}],"issued":{"date-parts":[["2014",4,3]]}}}],"schema":"https://github.com/citation-style-language/schema/raw/master/csl-citation.json"} </w:instrText>
      </w:r>
      <w:r w:rsidR="00BE7BDE">
        <w:fldChar w:fldCharType="separate"/>
      </w:r>
      <w:r w:rsidR="00CF774B" w:rsidRPr="00CF774B">
        <w:t>(CAILLOIS, 2001; SUITS; HURKA, 2014, 2014)</w:t>
      </w:r>
      <w:r w:rsidR="00BE7BDE">
        <w:fldChar w:fldCharType="end"/>
      </w:r>
      <w:r>
        <w:t>.</w:t>
      </w:r>
    </w:p>
    <w:p w:rsidR="002E6B63" w:rsidRDefault="00042C97" w:rsidP="00096ABF">
      <w:r>
        <w:t xml:space="preserve">Ao jogar </w:t>
      </w:r>
      <w:r w:rsidR="00C75023">
        <w:t>Gamão</w:t>
      </w:r>
      <w:r w:rsidR="00C75023">
        <w:fldChar w:fldCharType="begin"/>
      </w:r>
      <w:r w:rsidR="00C75023">
        <w:instrText xml:space="preserve"> XE "</w:instrText>
      </w:r>
      <w:r w:rsidR="00C75023" w:rsidRPr="003F51FC">
        <w:instrText>Gamão</w:instrText>
      </w:r>
      <w:r w:rsidR="00C75023">
        <w:instrText xml:space="preserve">" </w:instrText>
      </w:r>
      <w:r w:rsidR="00C75023">
        <w:fldChar w:fldCharType="end"/>
      </w:r>
      <w:r>
        <w:t xml:space="preserve"> você sabe que as peças só podem se mover em uma direção. Não há nenhuma razão especial para isso a não ser o fato que, dessa forma, o jogo atinge certo ponto de equilíbrio entre o que é permitido e o que é proibido que o tornou interessante para milhões de pessoas no mundo.</w:t>
      </w:r>
    </w:p>
    <w:p w:rsidR="002E6B63" w:rsidRDefault="00042C97" w:rsidP="00096ABF">
      <w:r>
        <w:t>Os limites normalmente tornam o mundo onde o jogo existe ineficiente. Muito mais fácil do que pensar em que coluna colocar suas peças em um jogo de Lig-4</w:t>
      </w:r>
      <w:r w:rsidR="00EF3CF3">
        <w:fldChar w:fldCharType="begin"/>
      </w:r>
      <w:r w:rsidR="00EF3CF3">
        <w:instrText xml:space="preserve"> XE "</w:instrText>
      </w:r>
      <w:r w:rsidR="00EF3CF3" w:rsidRPr="00B55114">
        <w:instrText>Lig-4</w:instrText>
      </w:r>
      <w:r w:rsidR="00EF3CF3">
        <w:instrText xml:space="preserve">" </w:instrText>
      </w:r>
      <w:r w:rsidR="00EF3CF3">
        <w:fldChar w:fldCharType="end"/>
      </w:r>
      <w:r>
        <w:t>™ seria colocar todas as peças de uma vez só, ou colocar em uma correria sem alternar as jogadas entre os dois jogadores. A graça do jogo só acontece quando seguimos as regras e os limites impostos.</w:t>
      </w:r>
    </w:p>
    <w:p w:rsidR="002E6B63" w:rsidRDefault="00042C97" w:rsidP="00E07008">
      <w:pPr>
        <w:pStyle w:val="Heading2"/>
      </w:pPr>
      <w:bookmarkStart w:id="22" w:name="_Toc481667166"/>
      <w:r>
        <w:t>Os jogadores aceitam as regras</w:t>
      </w:r>
      <w:bookmarkEnd w:id="22"/>
    </w:p>
    <w:p w:rsidR="002E6B63" w:rsidRDefault="00042C97" w:rsidP="00096ABF">
      <w:r>
        <w:t>Aceitar voluntariamente as regras é uma convenção social extremamente importante</w:t>
      </w:r>
      <w:r w:rsidR="00BE7BDE">
        <w:fldChar w:fldCharType="begin"/>
      </w:r>
      <w:r w:rsidR="00CF774B">
        <w:instrText xml:space="preserve"> ADDIN ZOTERO_ITEM CSL_CITATION {"citationID":"2qb7069s2b","properties":{"formattedCitation":"(SUITS; HURKA, 2014)","plainCitation":"(SUITS; HURKA, 2014)"},"citationItems":[{"id":2593,"uris":["http://zotero.org/users/30732/items/X8BZHG59"],"uri":["http://zotero.org/users/30732/items/X8BZHG59"],"itemData":{"id":2593,"type":"book","title":"The Grasshopper - Third Edition: Games, Life and Utopia","publisher":"Broadview Press","publisher-place":"Peterborought, Ont","number-of-pages":"264","edition":"3 edition","source":"Amazon","event-place":"Peterborought, Ont","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ISBN":"978-1-55481-215-8","shortTitle":"The Grasshopper - Third Edition","language":"English","author":[{"family":"Suits","given":"Bernard"},{"family":"Hurka","given":"Thomas"}],"issued":{"date-parts":[["2014",4,3]]}}}],"schema":"https://github.com/citation-style-language/schema/raw/master/csl-citation.json"} </w:instrText>
      </w:r>
      <w:r w:rsidR="00BE7BDE">
        <w:fldChar w:fldCharType="separate"/>
      </w:r>
      <w:r w:rsidR="00CF774B" w:rsidRPr="00CF774B">
        <w:t>(SUITS; HURKA, 2014)</w:t>
      </w:r>
      <w:r w:rsidR="00BE7BDE">
        <w:fldChar w:fldCharType="end"/>
      </w:r>
      <w:r>
        <w:t>. Não cumprir as regras, trapacear ou roubar no jogo, é considerado uma transgressão grave e já foi responsável pelo fim ou interrupção temporária de muitas amizades.</w:t>
      </w:r>
    </w:p>
    <w:p w:rsidR="002E6B63" w:rsidRDefault="00042C97" w:rsidP="00096ABF">
      <w:r>
        <w:t>As regras são tão importantes para que o jogo funcione que aquele que a quebra</w:t>
      </w:r>
      <w:r w:rsidR="000A5477">
        <w:t xml:space="preserve"> das regras </w:t>
      </w:r>
      <w:r>
        <w:t>acaba por estar diminuindo o próprio prazer de jogar em troca, possivelmente, do prazer de ganhar.</w:t>
      </w:r>
    </w:p>
    <w:p w:rsidR="002E6B63" w:rsidRDefault="00042C97" w:rsidP="00096ABF">
      <w:r>
        <w:t>Muitos jogos, principalmente quando transformados em atividade real, como o futebol</w:t>
      </w:r>
      <w:r w:rsidR="00C75023">
        <w:fldChar w:fldCharType="begin"/>
      </w:r>
      <w:r w:rsidR="00C75023">
        <w:instrText xml:space="preserve"> XE "</w:instrText>
      </w:r>
      <w:r w:rsidR="00C75023" w:rsidRPr="009543B1">
        <w:rPr>
          <w:i/>
        </w:rPr>
        <w:instrText>futebol</w:instrText>
      </w:r>
      <w:r w:rsidR="00C75023">
        <w:instrText xml:space="preserve">" </w:instrText>
      </w:r>
      <w:r w:rsidR="00C75023">
        <w:fldChar w:fldCharType="end"/>
      </w:r>
      <w:r>
        <w:t xml:space="preserve"> profissional, mas mesmo em nível amador, exigem a presença de um juiz. Por que é necessário um juiz se os jogadores conhecem as regras? Isso acontece por vários motivos: a competição exacerbada que ocorre em muitos jogos, mesmo entre amigos, a necessidade de uma entidade neutra que possa decidir ou interpretar lances duvidosos e a própria complexidade das regras.</w:t>
      </w:r>
    </w:p>
    <w:p w:rsidR="002E6B63" w:rsidRDefault="00042C97" w:rsidP="00096ABF">
      <w:r>
        <w:t xml:space="preserve">Em todos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que conheço uma das regras mais importante é que a palavra do Mestre do Jogo vale como regra. O Mestre tem até mesmo a licença para alterar as regras se as achar erradas, desbalanceadas ou simplesmente não concordar com elas. Normalmente isso é importante porque </w:t>
      </w:r>
      <w:proofErr w:type="spellStart"/>
      <w:r>
        <w:t>RPGs</w:t>
      </w:r>
      <w:proofErr w:type="spellEnd"/>
      <w:r>
        <w:t xml:space="preserve"> como </w:t>
      </w:r>
      <w:proofErr w:type="spellStart"/>
      <w:r>
        <w:rPr>
          <w:i/>
        </w:rPr>
        <w:t>Dungeons</w:t>
      </w:r>
      <w:proofErr w:type="spellEnd"/>
      <w:r>
        <w:rPr>
          <w:i/>
        </w:rPr>
        <w:t xml:space="preserve"> &amp; </w:t>
      </w:r>
      <w:proofErr w:type="spellStart"/>
      <w:r>
        <w:rPr>
          <w:i/>
        </w:rPr>
        <w:t>Dragons</w:t>
      </w:r>
      <w:proofErr w:type="spellEnd"/>
      <w:r w:rsidR="00EF3CF3">
        <w:rPr>
          <w:i/>
        </w:rPr>
        <w:fldChar w:fldCharType="begin"/>
      </w:r>
      <w:r w:rsidR="00EF3CF3">
        <w:instrText xml:space="preserve"> XE "</w:instrText>
      </w:r>
      <w:r w:rsidR="00EF3CF3" w:rsidRPr="00C87BFC">
        <w:rPr>
          <w:i/>
        </w:rPr>
        <w:instrText>Dungeons &amp; Dragons</w:instrText>
      </w:r>
      <w:r w:rsidR="00EF3CF3">
        <w:instrText xml:space="preserve">" </w:instrText>
      </w:r>
      <w:r w:rsidR="00EF3CF3">
        <w:rPr>
          <w:i/>
        </w:rPr>
        <w:fldChar w:fldCharType="end"/>
      </w:r>
      <w:r>
        <w:t>™ possuem tantas regras que é mais fácil jogá-los sem conhecê-las todas.</w:t>
      </w:r>
    </w:p>
    <w:p w:rsidR="002E6B63" w:rsidRDefault="00042C97" w:rsidP="00E07008">
      <w:pPr>
        <w:pStyle w:val="Heading2"/>
      </w:pPr>
      <w:bookmarkStart w:id="23" w:name="_Toc481667167"/>
      <w:r>
        <w:t>A recompensa...</w:t>
      </w:r>
      <w:bookmarkEnd w:id="23"/>
    </w:p>
    <w:p w:rsidR="002E6B63" w:rsidRDefault="00F22094" w:rsidP="00096ABF">
      <w:r>
        <w:t>Os jogadores obtêm</w:t>
      </w:r>
      <w:r w:rsidR="00042C97">
        <w:t xml:space="preserve"> uma recompensa psicológica, normalmente na forma de diversão, entretenimento, ou sensação de vitória sobre um adversário ou desafio</w:t>
      </w:r>
    </w:p>
    <w:p w:rsidR="002E6B63" w:rsidRDefault="00042C97" w:rsidP="00096ABF">
      <w:r>
        <w:t xml:space="preserve">Por que jogamos? Basicamente jogamos porque nos divertimos. A diversão é a recompensa psicológica e provavelmente atua em níveis químicos e físicos em nosso corpo. A vitória é outra sensação importante, mas mesmo jogadores que raramente ganham um jogo continuam jogando, </w:t>
      </w:r>
      <w:proofErr w:type="gramStart"/>
      <w:r>
        <w:t>pois</w:t>
      </w:r>
      <w:proofErr w:type="gramEnd"/>
      <w:r>
        <w:t xml:space="preserve"> jogar é a sensação principal. </w:t>
      </w:r>
    </w:p>
    <w:p w:rsidR="002E6B63" w:rsidRDefault="00042C97" w:rsidP="00096ABF">
      <w:r>
        <w:t xml:space="preserve">Para que o jogo seja divertido, várias condições devem ser atingidas. Praticamente tudo que exigimos do jogo deve acontecer: devemos jogar voluntariamente, seguir as regras, os jogadores devem decidir e agir, deve haver incerteza quanto ao resultado, etc. </w:t>
      </w:r>
    </w:p>
    <w:p w:rsidR="002E6B63" w:rsidRDefault="00042C97" w:rsidP="00096ABF">
      <w:r>
        <w:t>Diversão e jogar são dois conceitos inseparáveis. Vencer é uma sensação irresistível e perder pode extremamente frustrante, principalmente para crianças. Antes dos cinco anos, crianças não comparam bem suas capacidades com outras. Dos seis aos nove vencer parece ser primordial para o sucesso. Nessa faixa etária tudo parece ser uma competição, até quem é o primeiro a acabar o prato ou chegar à porta de casa. Apenas após os nove anos passam a entender o jogo competitivo e podem apreciar as atividades onde uma ganha e outra perde, entendendo suas capacidades e limitações</w:t>
      </w:r>
      <w:r w:rsidR="00DD67E2">
        <w:t xml:space="preserve"> </w:t>
      </w:r>
      <w:r w:rsidR="00DD67E2">
        <w:fldChar w:fldCharType="begin"/>
      </w:r>
      <w:r w:rsidR="00CF774B">
        <w:instrText xml:space="preserve"> ADDIN ZOTERO_ITEM CSL_CITATION {"citationID":"jnf0t5s20","properties":{"formattedCitation":"(C.E. JOHNSON, [s.d.])","plainCitation":"(C.E. JOHNSON, [s.d.])"},"citationItems":[{"id":2243,"uris":["http://zotero.org/users/30732/items/47XFI8B3"],"uri":["http://zotero.org/users/30732/items/47XFI8B3"],"itemData":{"id":2243,"type":"article","title":"Children &amp; Competition","publisher":"North Carolina Cooperative Extension Service • North Carolina State University","URL":"http://www.ces.ncsu.edu/depts/fcs/pdfs/fcs404.pdf","author":[{"literal":"C.E. Johnson"}],"accessed":{"date-parts":[["2011",4,18]]}}}],"schema":"https://github.com/citation-style-language/schema/raw/master/csl-citation.json"} </w:instrText>
      </w:r>
      <w:r w:rsidR="00DD67E2">
        <w:fldChar w:fldCharType="separate"/>
      </w:r>
      <w:r w:rsidR="00CF774B" w:rsidRPr="00CF774B">
        <w:t>(C.E. JOHNSON, [s.d.])</w:t>
      </w:r>
      <w:r w:rsidR="00DD67E2">
        <w:fldChar w:fldCharType="end"/>
      </w:r>
      <w:r>
        <w:t>.</w:t>
      </w:r>
    </w:p>
    <w:p w:rsidR="004C5BD6" w:rsidRDefault="004C5BD6" w:rsidP="00A475F6">
      <w:pPr>
        <w:pStyle w:val="Heading1"/>
      </w:pPr>
      <w:bookmarkStart w:id="24" w:name="_Toc481667168"/>
      <w:r>
        <w:t>Outras Acepções da Palavra</w:t>
      </w:r>
      <w:bookmarkEnd w:id="24"/>
    </w:p>
    <w:p w:rsidR="004C5BD6" w:rsidRDefault="004C5BD6" w:rsidP="004C5BD6">
      <w:r>
        <w:t xml:space="preserve">A palavra jogo não tem apenas um significado em Português ou outras línguas. Para melhorar a compreensão da definição de jogo é necessário, então, reconhecer as outras acepções como uso válido e criar algum diferencial entre elas. </w:t>
      </w:r>
    </w:p>
    <w:p w:rsidR="004C5BD6" w:rsidRDefault="004C5BD6" w:rsidP="004C5BD6">
      <w:r>
        <w:t>As próximas definições adotadas de jogo são:</w:t>
      </w:r>
    </w:p>
    <w:p w:rsidR="004C5BD6" w:rsidRDefault="004C5BD6" w:rsidP="004C5BD6">
      <w:pPr>
        <w:pStyle w:val="ListParagraph"/>
        <w:numPr>
          <w:ilvl w:val="0"/>
          <w:numId w:val="1"/>
        </w:numPr>
      </w:pPr>
      <w:r>
        <w:t>Um jogo (</w:t>
      </w:r>
      <w:r w:rsidRPr="004F3843">
        <w:rPr>
          <w:b/>
        </w:rPr>
        <w:t>jogo-atividade</w:t>
      </w:r>
      <w:r>
        <w:t>) segue a definição da seção anterior.</w:t>
      </w:r>
    </w:p>
    <w:p w:rsidR="004C5BD6" w:rsidRDefault="004C5BD6" w:rsidP="004C5BD6">
      <w:pPr>
        <w:pStyle w:val="ListParagraph"/>
        <w:numPr>
          <w:ilvl w:val="0"/>
          <w:numId w:val="1"/>
        </w:numPr>
      </w:pPr>
      <w:r>
        <w:t>Um jogo (</w:t>
      </w:r>
      <w:r w:rsidRPr="00BD1D68">
        <w:rPr>
          <w:b/>
        </w:rPr>
        <w:t>jogo-ideal</w:t>
      </w:r>
      <w:r>
        <w:t>) é um jogo visto de forma abstrata e destacada do mundo.</w:t>
      </w:r>
    </w:p>
    <w:p w:rsidR="004C5BD6" w:rsidRDefault="004C5BD6" w:rsidP="004C5BD6">
      <w:pPr>
        <w:pStyle w:val="ListParagraph"/>
        <w:numPr>
          <w:ilvl w:val="0"/>
          <w:numId w:val="1"/>
        </w:numPr>
      </w:pPr>
      <w:r>
        <w:t>Um jogo (</w:t>
      </w:r>
      <w:r w:rsidRPr="004F3843">
        <w:rPr>
          <w:b/>
        </w:rPr>
        <w:t>jogo-artefato</w:t>
      </w:r>
      <w:r>
        <w:t>) é qualquer artefato ou conjunto de artefatos que contenha os elementos necessários para que pessoas realizem um jogo-atividade, dentro de um contexto habilitador</w:t>
      </w:r>
      <w:r>
        <w:rPr>
          <w:rStyle w:val="FootnoteReference"/>
        </w:rPr>
        <w:footnoteReference w:id="15"/>
      </w:r>
      <w:r>
        <w:t>.</w:t>
      </w:r>
    </w:p>
    <w:p w:rsidR="004C5BD6" w:rsidRDefault="004C5BD6" w:rsidP="004C5BD6">
      <w:pPr>
        <w:pStyle w:val="ListParagraph"/>
        <w:numPr>
          <w:ilvl w:val="0"/>
          <w:numId w:val="1"/>
        </w:numPr>
      </w:pPr>
      <w:r>
        <w:t>Um jogo (</w:t>
      </w:r>
      <w:r w:rsidRPr="00196E36">
        <w:rPr>
          <w:b/>
        </w:rPr>
        <w:t>jogo-partida</w:t>
      </w:r>
      <w:r>
        <w:t>) é uma realização única de um jogo (jogo-atividade), por jogadores em um contexto definido, possivelmente utilizando um jogo (jogo-artefato) como habilitador.</w:t>
      </w:r>
    </w:p>
    <w:p w:rsidR="004C5BD6" w:rsidRPr="004C5BD6" w:rsidRDefault="004C5BD6" w:rsidP="004C5BD6"/>
    <w:p w:rsidR="00196E36" w:rsidRDefault="00196E36" w:rsidP="00E07008">
      <w:pPr>
        <w:pStyle w:val="Heading2"/>
      </w:pPr>
      <w:bookmarkStart w:id="25" w:name="_Toc481667169"/>
      <w:r>
        <w:t>A Relação Entre as Quatro Definições</w:t>
      </w:r>
      <w:bookmarkEnd w:id="25"/>
    </w:p>
    <w:p w:rsidR="00196E36" w:rsidRDefault="00196E36" w:rsidP="00196E36">
      <w:r>
        <w:t xml:space="preserve">A ideia das quatro definições é </w:t>
      </w:r>
      <w:r w:rsidR="004D44C0">
        <w:t>explorar as</w:t>
      </w:r>
      <w:r>
        <w:t xml:space="preserve"> formas </w:t>
      </w:r>
      <w:r w:rsidR="004D44C0">
        <w:t xml:space="preserve">como </w:t>
      </w:r>
      <w:r>
        <w:t>a palavra jogo é usada em nosso vocabulário. Como exemplo, vejamos a frase</w:t>
      </w:r>
      <w:proofErr w:type="gramStart"/>
      <w:r>
        <w:t>:  “</w:t>
      </w:r>
      <w:proofErr w:type="gramEnd"/>
      <w:r>
        <w:t>jogo (atividade) o jogo (ideal) de Xadrez com um jogo (artefato) durante um jogo (partida).</w:t>
      </w:r>
    </w:p>
    <w:p w:rsidR="00196E36" w:rsidRDefault="00196E36" w:rsidP="00196E36">
      <w:r>
        <w:t xml:space="preserve">Todo jogo tem sua forma ideal, que permite reconhece-lo além de variações específicas. </w:t>
      </w:r>
    </w:p>
    <w:p w:rsidR="00196E36" w:rsidRDefault="00196E36" w:rsidP="00196E36">
      <w:r>
        <w:t>O jogo de Xadrez, por exemplo, pode ser jogado em uma miríade de tipos de tabuleiros, em várias modalidades (presencial, virtual, relâmpago, simultânea, ...) que continuará sendo reconhecido como o jogo de Xadrez. Esse jogo envolve pessoas, em um context</w:t>
      </w:r>
      <w:r w:rsidR="00BD1D68">
        <w:t>o, etc. Quando o discutimos de forma despersonalizada, desligada de qualquer instância de execução, o chamamos de jogo-ideal. Se uma pessoa fala “o Xadrez”, fica subentendido um conjunto de regras básicas que definem o jogo como o Xadrez e o diferencia de outros jogos que não são Xadrez.</w:t>
      </w:r>
    </w:p>
    <w:p w:rsidR="00BD1D68" w:rsidRDefault="00BD1D68" w:rsidP="00196E36">
      <w:r>
        <w:t>Quando o analisamos como atividade humana, o jogo, ou jogo-atividade, se torna mais rico, pois passa a envolver o contexto. Não falamos apenas do Xadrez abstrato, mas das formas e contextos onde ele é jogado pelos jogadores.</w:t>
      </w:r>
    </w:p>
    <w:p w:rsidR="00BD1D68" w:rsidRDefault="00BD1D68" w:rsidP="00196E36">
      <w:r>
        <w:t>Algumas vezes, porém, podemos querer analisar um objeto, como um tabuleiro de Xadrez específico (</w:t>
      </w:r>
      <w:r w:rsidRPr="00BD1D68">
        <w:rPr>
          <w:b/>
        </w:rPr>
        <w:t>jogo-artefato</w:t>
      </w:r>
      <w:r>
        <w:t>).</w:t>
      </w:r>
    </w:p>
    <w:p w:rsidR="004A6A79" w:rsidRDefault="004A6A79" w:rsidP="004A6A79">
      <w:pPr>
        <w:pStyle w:val="Picture"/>
      </w:pPr>
      <w:r>
        <w:rPr>
          <w:lang w:val="en-US" w:eastAsia="en-US"/>
        </w:rPr>
        <w:drawing>
          <wp:inline distT="0" distB="0" distL="0" distR="0">
            <wp:extent cx="4320000" cy="2669987"/>
            <wp:effectExtent l="0" t="0" r="4445" b="0"/>
            <wp:docPr id="10" name="Picture 10" descr="Chess-piece made of w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ss-piece made of woo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2669987"/>
                    </a:xfrm>
                    <a:prstGeom prst="rect">
                      <a:avLst/>
                    </a:prstGeom>
                    <a:noFill/>
                    <a:ln>
                      <a:noFill/>
                    </a:ln>
                  </pic:spPr>
                </pic:pic>
              </a:graphicData>
            </a:graphic>
          </wp:inline>
        </w:drawing>
      </w:r>
    </w:p>
    <w:p w:rsidR="004A6A79" w:rsidRDefault="004A6A79" w:rsidP="004A6A79">
      <w:pPr>
        <w:pStyle w:val="Caption"/>
      </w:pPr>
      <w:r>
        <w:t xml:space="preserve">Figura </w:t>
      </w:r>
      <w:fldSimple w:instr=" SEQ Figura ">
        <w:r w:rsidR="00433E81">
          <w:rPr>
            <w:noProof/>
          </w:rPr>
          <w:t>6</w:t>
        </w:r>
      </w:fldSimple>
      <w:r>
        <w:t xml:space="preserve">. Um jogo (jogo-artefato) de Xadrez de madeira e couro (Museu Britânico </w:t>
      </w:r>
      <w:r>
        <w:rPr>
          <w:rFonts w:ascii="Arial" w:hAnsi="Arial" w:cs="Arial"/>
          <w:color w:val="565656"/>
          <w:sz w:val="18"/>
          <w:szCs w:val="18"/>
          <w:shd w:val="clear" w:color="auto" w:fill="FFFFFF"/>
        </w:rPr>
        <w:t>CC BY-NC-SA 4.0)</w:t>
      </w:r>
      <w:r>
        <w:rPr>
          <w:rStyle w:val="FootnoteReference"/>
          <w:rFonts w:ascii="Arial" w:hAnsi="Arial" w:cs="Arial"/>
          <w:color w:val="565656"/>
          <w:sz w:val="18"/>
          <w:szCs w:val="18"/>
          <w:shd w:val="clear" w:color="auto" w:fill="FFFFFF"/>
        </w:rPr>
        <w:footnoteReference w:id="16"/>
      </w:r>
    </w:p>
    <w:p w:rsidR="00BD1D68" w:rsidRDefault="00BD1D68" w:rsidP="004A6A79">
      <w:pPr>
        <w:spacing w:before="60" w:after="60" w:line="240" w:lineRule="auto"/>
        <w:ind w:firstLine="0"/>
        <w:jc w:val="center"/>
        <w:rPr>
          <w:rFonts w:ascii="Tahoma" w:eastAsia="Times New Roman" w:hAnsi="Tahoma" w:cs="Tahoma"/>
          <w:b/>
          <w:bCs/>
          <w:color w:val="000000"/>
          <w:sz w:val="17"/>
          <w:szCs w:val="17"/>
        </w:rPr>
      </w:pPr>
      <w:r>
        <w:t>Finamente, há a possibilidade de estudar uma partida daquele jogo (jogo-partida).</w:t>
      </w:r>
      <w:r w:rsidR="004A6A79">
        <w:t xml:space="preserve"> Essa partida também pode ser analisada de várias formas, incluindo ou não jogadores e </w:t>
      </w:r>
      <w:r w:rsidR="004A6A79" w:rsidRPr="004A6A79">
        <w:rPr>
          <w:rFonts w:ascii="Tahoma" w:eastAsia="Times New Roman" w:hAnsi="Tahoma" w:cs="Tahoma"/>
          <w:b/>
          <w:bCs/>
          <w:color w:val="000000"/>
          <w:sz w:val="17"/>
          <w:szCs w:val="17"/>
        </w:rPr>
        <w:t>contexto.</w:t>
      </w:r>
    </w:p>
    <w:p w:rsidR="00B04F8B" w:rsidRDefault="00B04F8B" w:rsidP="00B04F8B">
      <w:pPr>
        <w:pStyle w:val="Picture"/>
      </w:pPr>
      <w:r w:rsidRPr="00A704EF">
        <w:rPr>
          <w:lang w:val="en-US" w:eastAsia="en-US"/>
        </w:rPr>
        <w:drawing>
          <wp:inline distT="0" distB="0" distL="0" distR="0" wp14:anchorId="1F6F2570" wp14:editId="05FC0B10">
            <wp:extent cx="4320000" cy="329952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20000" cy="3299528"/>
                    </a:xfrm>
                    <a:prstGeom prst="rect">
                      <a:avLst/>
                    </a:prstGeom>
                  </pic:spPr>
                </pic:pic>
              </a:graphicData>
            </a:graphic>
          </wp:inline>
        </w:drawing>
      </w:r>
    </w:p>
    <w:p w:rsidR="00B04F8B" w:rsidRPr="00196E36" w:rsidRDefault="00B04F8B" w:rsidP="00B04F8B">
      <w:pPr>
        <w:pStyle w:val="Caption"/>
      </w:pPr>
      <w:r>
        <w:t xml:space="preserve">Figura </w:t>
      </w:r>
      <w:fldSimple w:instr=" SEQ Figura ">
        <w:r w:rsidR="00433E81">
          <w:rPr>
            <w:noProof/>
          </w:rPr>
          <w:t>7</w:t>
        </w:r>
      </w:fldSimple>
      <w:r>
        <w:t>. Modelo semântico reduzido para jogos.</w:t>
      </w:r>
    </w:p>
    <w:p w:rsidR="00B04F8B" w:rsidRDefault="00B04F8B" w:rsidP="00B04F8B">
      <w:r>
        <w:t xml:space="preserve">Podemos nos apropriar de linguagem para dizer que um jogo-partida é uma instância tanto do jogo-ideal quanto do jogo-atividade. Sua descrição pode inclusive suprimir o jogo-artefato, na forma que em uma partida de Xadrez pode ser descrita sem se discutir em qual tipo de tabuleiro foi jogada. Na </w:t>
      </w:r>
      <w:r w:rsidR="004D44C0">
        <w:fldChar w:fldCharType="begin"/>
      </w:r>
      <w:r w:rsidR="004D44C0">
        <w:instrText xml:space="preserve"> REF _Ref481237198 \h </w:instrText>
      </w:r>
      <w:r w:rsidR="004D44C0">
        <w:fldChar w:fldCharType="separate"/>
      </w:r>
      <w:r w:rsidR="00433E81">
        <w:t xml:space="preserve">Figura </w:t>
      </w:r>
      <w:r w:rsidR="00433E81">
        <w:rPr>
          <w:noProof/>
        </w:rPr>
        <w:t>8</w:t>
      </w:r>
      <w:r w:rsidR="004D44C0">
        <w:fldChar w:fldCharType="end"/>
      </w:r>
      <w:r w:rsidR="004D44C0">
        <w:t xml:space="preserve"> mostramos a notação de uma partida de Xadrez conhecida por sua beleza estética e por representar o “Xadrez Romântico”.</w:t>
      </w:r>
    </w:p>
    <w:p w:rsidR="00B04F8B" w:rsidRDefault="00B04F8B" w:rsidP="00B04F8B">
      <w:r>
        <w:t xml:space="preserve">Mesmo um jogo-ideal com um número finito de estados abre a possibilidade de um jogo-atividade que reflete um conjunto infinito de jogos-partida possíveis. Basta trocar um jogador, um contexto, uma motivação ou simplesmente o momento em que </w:t>
      </w:r>
      <w:proofErr w:type="gramStart"/>
      <w:r>
        <w:t>o  jogo</w:t>
      </w:r>
      <w:proofErr w:type="gramEnd"/>
      <w:r>
        <w:t xml:space="preserve"> é jogado para termos uma nova partida.</w:t>
      </w:r>
    </w:p>
    <w:p w:rsidR="00377AF1" w:rsidRPr="004A6A79" w:rsidRDefault="00377AF1" w:rsidP="00377AF1">
      <w:pPr>
        <w:pStyle w:val="Picture"/>
        <w:rPr>
          <w:rFonts w:eastAsia="Times New Roman"/>
        </w:rPr>
      </w:pPr>
      <w:r w:rsidRPr="00377AF1">
        <w:rPr>
          <w:rFonts w:eastAsia="Times New Roman"/>
          <w:lang w:val="en-US" w:eastAsia="en-US"/>
        </w:rPr>
        <mc:AlternateContent>
          <mc:Choice Requires="wps">
            <w:drawing>
              <wp:inline distT="0" distB="0" distL="0" distR="0">
                <wp:extent cx="4320000" cy="252037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0000" cy="2520370"/>
                        </a:xfrm>
                        <a:prstGeom prst="rect">
                          <a:avLst/>
                        </a:prstGeom>
                        <a:noFill/>
                        <a:ln w="9525">
                          <a:noFill/>
                          <a:miter lim="800000"/>
                          <a:headEnd/>
                          <a:tailEnd/>
                        </a:ln>
                      </wps:spPr>
                      <wps:txb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74"/>
                              <w:gridCol w:w="597"/>
                              <w:gridCol w:w="607"/>
                              <w:gridCol w:w="543"/>
                              <w:gridCol w:w="597"/>
                              <w:gridCol w:w="589"/>
                              <w:gridCol w:w="612"/>
                              <w:gridCol w:w="543"/>
                              <w:gridCol w:w="597"/>
                              <w:gridCol w:w="621"/>
                              <w:gridCol w:w="621"/>
                            </w:tblGrid>
                            <w:tr w:rsidR="00A448AD" w:rsidRPr="004A6A79" w:rsidTr="00377AF1">
                              <w:trPr>
                                <w:cantSplit/>
                                <w:trHeight w:val="478"/>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Pr>
                                      <w:rFonts w:ascii="Tahoma" w:eastAsia="Times New Roman" w:hAnsi="Tahoma" w:cs="Tahoma"/>
                                      <w:b/>
                                      <w:bCs/>
                                      <w:color w:val="000000"/>
                                      <w:sz w:val="17"/>
                                      <w:szCs w:val="17"/>
                                    </w:rPr>
                                    <w:t>1.</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4</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5</w:t>
                                  </w:r>
                                </w:p>
                              </w:tc>
                              <w:tc>
                                <w:tcPr>
                                  <w:tcW w:w="591"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9.</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5</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6</w:t>
                                  </w:r>
                                </w:p>
                              </w:tc>
                              <w:tc>
                                <w:tcPr>
                                  <w:tcW w:w="591" w:type="dxa"/>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7.</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5</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2</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4</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xf4</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0.</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4</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8.</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6</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1</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3.</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4</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4+</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1.</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1</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cxb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9.</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5</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a1+</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4.</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1</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b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2.</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0.</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2</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a6</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5.</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5</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3.</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5</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1.</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7+</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8</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6.</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4.</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8</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2.</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6</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7.</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3</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5.</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4</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3.</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7#</w:t>
                                  </w:r>
                                </w:p>
                              </w:tc>
                              <w:tc>
                                <w:tcPr>
                                  <w:tcW w:w="623" w:type="dxa"/>
                                </w:tcPr>
                                <w:p w:rsidR="00A448AD" w:rsidRDefault="00A448AD" w:rsidP="00377AF1">
                                  <w:pPr>
                                    <w:ind w:firstLine="0"/>
                                  </w:pP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8.</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6.</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3</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5</w:t>
                                  </w:r>
                                </w:p>
                              </w:tc>
                              <w:tc>
                                <w:tcPr>
                                  <w:tcW w:w="591" w:type="dxa"/>
                                </w:tcPr>
                                <w:p w:rsidR="00A448AD" w:rsidRDefault="00A448AD" w:rsidP="00377AF1">
                                  <w:pPr>
                                    <w:ind w:firstLine="0"/>
                                  </w:pPr>
                                </w:p>
                              </w:tc>
                              <w:tc>
                                <w:tcPr>
                                  <w:tcW w:w="613" w:type="dxa"/>
                                </w:tcPr>
                                <w:p w:rsidR="00A448AD" w:rsidRDefault="00A448AD" w:rsidP="00377AF1">
                                  <w:pPr>
                                    <w:ind w:firstLine="0"/>
                                  </w:pPr>
                                </w:p>
                              </w:tc>
                              <w:tc>
                                <w:tcPr>
                                  <w:tcW w:w="623" w:type="dxa"/>
                                </w:tcPr>
                                <w:p w:rsidR="00A448AD" w:rsidRDefault="00A448AD" w:rsidP="00377AF1">
                                  <w:pPr>
                                    <w:ind w:firstLine="0"/>
                                  </w:pPr>
                                </w:p>
                              </w:tc>
                              <w:tc>
                                <w:tcPr>
                                  <w:tcW w:w="623" w:type="dxa"/>
                                </w:tcPr>
                                <w:p w:rsidR="00A448AD" w:rsidRDefault="00A448AD" w:rsidP="00377AF1">
                                  <w:pPr>
                                    <w:ind w:firstLine="0"/>
                                  </w:pPr>
                                </w:p>
                              </w:tc>
                            </w:tr>
                          </w:tbl>
                          <w:p w:rsidR="00A448AD" w:rsidRPr="00377AF1" w:rsidRDefault="00A448AD">
                            <w:pPr>
                              <w:rPr>
                                <w:lang w:val="en-US"/>
                              </w:rPr>
                            </w:pP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40.15pt;height:19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" filled="f" stroked="f">
                <v:textbo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74"/>
                        <w:gridCol w:w="597"/>
                        <w:gridCol w:w="607"/>
                        <w:gridCol w:w="543"/>
                        <w:gridCol w:w="597"/>
                        <w:gridCol w:w="589"/>
                        <w:gridCol w:w="612"/>
                        <w:gridCol w:w="543"/>
                        <w:gridCol w:w="597"/>
                        <w:gridCol w:w="621"/>
                        <w:gridCol w:w="621"/>
                      </w:tblGrid>
                      <w:tr w:rsidR="00A448AD" w:rsidRPr="004A6A79" w:rsidTr="00377AF1">
                        <w:trPr>
                          <w:cantSplit/>
                          <w:trHeight w:val="478"/>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Pr>
                                <w:rFonts w:ascii="Tahoma" w:eastAsia="Times New Roman" w:hAnsi="Tahoma" w:cs="Tahoma"/>
                                <w:b/>
                                <w:bCs/>
                                <w:color w:val="000000"/>
                                <w:sz w:val="17"/>
                                <w:szCs w:val="17"/>
                              </w:rPr>
                              <w:t>1.</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4</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5</w:t>
                            </w:r>
                          </w:p>
                        </w:tc>
                        <w:tc>
                          <w:tcPr>
                            <w:tcW w:w="591"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9.</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5</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6</w:t>
                            </w:r>
                          </w:p>
                        </w:tc>
                        <w:tc>
                          <w:tcPr>
                            <w:tcW w:w="591" w:type="dxa"/>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7.</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5</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2</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4</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xf4</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0.</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4</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8.</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6</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1</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3.</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4</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4+</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1.</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1</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cxb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9.</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5</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a1+</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4.</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1</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b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2.</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0.</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2</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a6</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5.</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5</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3.</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5</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1.</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7+</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8</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6.</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4.</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8</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2.</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6</w:t>
                            </w: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7.</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3</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5.</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4</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3.</w:t>
                            </w:r>
                          </w:p>
                        </w:tc>
                        <w:tc>
                          <w:tcPr>
                            <w:tcW w:w="62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7#</w:t>
                            </w:r>
                          </w:p>
                        </w:tc>
                        <w:tc>
                          <w:tcPr>
                            <w:tcW w:w="623" w:type="dxa"/>
                          </w:tcPr>
                          <w:p w:rsidR="00A448AD" w:rsidRDefault="00A448AD" w:rsidP="00377AF1">
                            <w:pPr>
                              <w:ind w:firstLine="0"/>
                            </w:pPr>
                          </w:p>
                        </w:tc>
                      </w:tr>
                      <w:tr w:rsidR="00A448AD" w:rsidTr="00377AF1">
                        <w:trPr>
                          <w:jc w:val="center"/>
                        </w:trPr>
                        <w:tc>
                          <w:tcPr>
                            <w:tcW w:w="60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8.</w:t>
                            </w: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7"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rsidR="00A448AD" w:rsidRDefault="00A448AD" w:rsidP="00377AF1">
                            <w:pPr>
                              <w:ind w:firstLine="0"/>
                            </w:pPr>
                          </w:p>
                        </w:tc>
                        <w:tc>
                          <w:tcPr>
                            <w:tcW w:w="613" w:type="dxa"/>
                            <w:vAlign w:val="center"/>
                          </w:tcPr>
                          <w:p w:rsidR="00A448AD" w:rsidRPr="004A6A79" w:rsidRDefault="00A448AD"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6.</w:t>
                            </w:r>
                          </w:p>
                        </w:tc>
                        <w:tc>
                          <w:tcPr>
                            <w:tcW w:w="610"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3</w:t>
                            </w:r>
                          </w:p>
                        </w:tc>
                        <w:tc>
                          <w:tcPr>
                            <w:tcW w:w="619" w:type="dxa"/>
                            <w:vAlign w:val="center"/>
                          </w:tcPr>
                          <w:p w:rsidR="00A448AD" w:rsidRPr="004A6A79" w:rsidRDefault="00A448AD"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5</w:t>
                            </w:r>
                          </w:p>
                        </w:tc>
                        <w:tc>
                          <w:tcPr>
                            <w:tcW w:w="591" w:type="dxa"/>
                          </w:tcPr>
                          <w:p w:rsidR="00A448AD" w:rsidRDefault="00A448AD" w:rsidP="00377AF1">
                            <w:pPr>
                              <w:ind w:firstLine="0"/>
                            </w:pPr>
                          </w:p>
                        </w:tc>
                        <w:tc>
                          <w:tcPr>
                            <w:tcW w:w="613" w:type="dxa"/>
                          </w:tcPr>
                          <w:p w:rsidR="00A448AD" w:rsidRDefault="00A448AD" w:rsidP="00377AF1">
                            <w:pPr>
                              <w:ind w:firstLine="0"/>
                            </w:pPr>
                          </w:p>
                        </w:tc>
                        <w:tc>
                          <w:tcPr>
                            <w:tcW w:w="623" w:type="dxa"/>
                          </w:tcPr>
                          <w:p w:rsidR="00A448AD" w:rsidRDefault="00A448AD" w:rsidP="00377AF1">
                            <w:pPr>
                              <w:ind w:firstLine="0"/>
                            </w:pPr>
                          </w:p>
                        </w:tc>
                        <w:tc>
                          <w:tcPr>
                            <w:tcW w:w="623" w:type="dxa"/>
                          </w:tcPr>
                          <w:p w:rsidR="00A448AD" w:rsidRDefault="00A448AD" w:rsidP="00377AF1">
                            <w:pPr>
                              <w:ind w:firstLine="0"/>
                            </w:pPr>
                          </w:p>
                        </w:tc>
                      </w:tr>
                    </w:tbl>
                    <w:p w:rsidR="00A448AD" w:rsidRPr="00377AF1" w:rsidRDefault="00A448AD">
                      <w:pPr>
                        <w:rPr>
                          <w:lang w:val="en-US"/>
                        </w:rPr>
                      </w:pPr>
                    </w:p>
                  </w:txbxContent>
                </v:textbox>
                <w10:anchorlock/>
              </v:shape>
            </w:pict>
          </mc:Fallback>
        </mc:AlternateContent>
      </w:r>
    </w:p>
    <w:p w:rsidR="004A6A79" w:rsidRDefault="00B04F8B" w:rsidP="00B04F8B">
      <w:pPr>
        <w:pStyle w:val="Caption"/>
      </w:pPr>
      <w:bookmarkStart w:id="26" w:name="_Ref481237198"/>
      <w:r>
        <w:t xml:space="preserve">Figura </w:t>
      </w:r>
      <w:fldSimple w:instr=" SEQ Figura ">
        <w:r w:rsidR="00433E81">
          <w:rPr>
            <w:noProof/>
          </w:rPr>
          <w:t>8</w:t>
        </w:r>
      </w:fldSimple>
      <w:bookmarkEnd w:id="26"/>
      <w:r>
        <w:t xml:space="preserve">. A “partida imortal” - </w:t>
      </w:r>
      <w:proofErr w:type="spellStart"/>
      <w:r w:rsidRPr="00B04F8B">
        <w:t>Adolph</w:t>
      </w:r>
      <w:proofErr w:type="spellEnd"/>
      <w:r w:rsidRPr="00B04F8B">
        <w:t xml:space="preserve"> </w:t>
      </w:r>
      <w:proofErr w:type="spellStart"/>
      <w:r w:rsidRPr="00B04F8B">
        <w:t>Anderssen</w:t>
      </w:r>
      <w:proofErr w:type="spellEnd"/>
      <w:r w:rsidRPr="00B04F8B">
        <w:t xml:space="preserve"> vs. Lionel </w:t>
      </w:r>
      <w:proofErr w:type="spellStart"/>
      <w:r w:rsidRPr="00B04F8B">
        <w:t>Kieseritzky</w:t>
      </w:r>
      <w:proofErr w:type="spellEnd"/>
      <w:r>
        <w:t xml:space="preserve">, Londres, 21 de julho de 1851. Partida amistosa realizada no intervalo do primeiro torneio internacional. Considerada uma das mais belas partidas (com </w:t>
      </w:r>
      <w:proofErr w:type="spellStart"/>
      <w:r>
        <w:t>sacríficios</w:t>
      </w:r>
      <w:proofErr w:type="spellEnd"/>
      <w:r>
        <w:t>) da literatura do Xadrez.</w:t>
      </w:r>
    </w:p>
    <w:p w:rsidR="004A6A79" w:rsidRDefault="004A6A79" w:rsidP="00196E36"/>
    <w:p w:rsidR="004A6A79" w:rsidRDefault="004A6A79" w:rsidP="00196E36"/>
    <w:p w:rsidR="002A6E93" w:rsidRDefault="002A6E93" w:rsidP="00A475F6">
      <w:pPr>
        <w:pStyle w:val="Heading1"/>
      </w:pPr>
      <w:bookmarkStart w:id="27" w:name="_Toc481667170"/>
      <w:r>
        <w:t>Jogos Sérios e com Propósito</w:t>
      </w:r>
      <w:bookmarkEnd w:id="27"/>
    </w:p>
    <w:p w:rsidR="00EC7A36" w:rsidRDefault="00EC7A36" w:rsidP="00EC7A36">
      <w:r>
        <w:t xml:space="preserve">Apesar de Jogos serem definidos como voluntários e não-produtivos, o </w:t>
      </w:r>
      <w:r w:rsidRPr="002A6E93">
        <w:rPr>
          <w:rStyle w:val="Ludes"/>
        </w:rPr>
        <w:t>LUDES</w:t>
      </w:r>
      <w:r>
        <w:t xml:space="preserve"> também está interessado em Jogos que produzem algo, em especial jogos que são conhecidos na literatura como Jogos Sérios ou Jogos com Propósito.</w:t>
      </w:r>
    </w:p>
    <w:p w:rsidR="00EC7A36" w:rsidRDefault="00EC7A36" w:rsidP="00EC7A36">
      <w:r>
        <w:t>Nesse caso, poderíamos ter um problema de definição. A tendência natural é definir o conjunto de Jogos Sérios como um subconjunto dos Jogos, como em uma relação de especialização de um modelo de classes. Nesse caso, porém não poderíamos exigir que Jogos fossem voluntários ou não-produtivos, pois essas características não seriam compartilhadas pelos Jogos Sérios.</w:t>
      </w:r>
    </w:p>
    <w:p w:rsidR="00EC7A36" w:rsidRDefault="00EC7A36" w:rsidP="00EC7A36">
      <w:r>
        <w:t xml:space="preserve">Apesar da maioria dos autores de Jogos Sérios reconhecer um Jogo Sério como um tipo de Jogo, a literatura de Jogos, a princípio, não analisa ou não dá atenção suficiente aos Jogos Sérios dentro do contexto geral dos jogos. A visão de entretenimento, ou pelo menos de um entretenimento com resultados práticos no mundo real se sobrepõe a visão do Jogo Produtivo “per si”. Simultaneamente, a visão do voluntariado quase nunca é questionada. </w:t>
      </w:r>
    </w:p>
    <w:p w:rsidR="00EC7A36" w:rsidRDefault="00EC7A36" w:rsidP="00EC7A36">
      <w:r>
        <w:t>Usando uma linguagem de modelagem conceitual, Jogos Sérios poderiam ser vistos como uma nova classe que compartilha comportamentos com a classe dos Jogos, mas são produtivos</w:t>
      </w:r>
      <w:r>
        <w:rPr>
          <w:rStyle w:val="FootnoteReference"/>
        </w:rPr>
        <w:footnoteReference w:id="17"/>
      </w:r>
      <w:r>
        <w:t>.</w:t>
      </w:r>
    </w:p>
    <w:p w:rsidR="00EC7A36" w:rsidRDefault="00EC7A36" w:rsidP="00EC7A36">
      <w:r>
        <w:t>O tema Jogos Sérios não é relativamente novo, sendo a década de 70 considerada uma das primeir</w:t>
      </w:r>
      <w:r w:rsidR="00A90E14">
        <w:t>as vezes em que foi mencionado</w:t>
      </w:r>
      <w:r w:rsidR="00A90E14">
        <w:fldChar w:fldCharType="begin"/>
      </w:r>
      <w:r w:rsidR="00A90E14">
        <w:instrText xml:space="preserve"> ADDIN ZOTERO_ITEM CSL_CITATION {"citationID":"a1n5vbhg9b4","properties":{"formattedCitation":"(ABT, 1970)","plainCitation":"(ABT, 1970)"},"citationItems":[{"id":2667,"uris":["http://zotero.org/users/30732/items/XZINDTWU"],"uri":["http://zotero.org/users/30732/items/XZINDTWU"],"itemData":{"id":2667,"type":"book","title":"Serious Games","publisher":"The Viking Press","publisher-place":"New York","number-of-pages":"176","edition":"1st edition","source":"Amazon","event-place":"New York","abstract":"--This text refers to an out of print or unavailable edition of this title.","ISBN":"978-0-670-63490-3","language":"English","author":[{"family":"Abt","given":"Clark C."}],"issued":{"date-parts":[["1970",3,6]]}}}],"schema":"https://github.com/citation-style-language/schema/raw/master/csl-citation.json"} </w:instrText>
      </w:r>
      <w:r w:rsidR="00A90E14">
        <w:fldChar w:fldCharType="separate"/>
      </w:r>
      <w:r w:rsidR="00A90E14" w:rsidRPr="00A90E14">
        <w:t>(ABT, 1970)</w:t>
      </w:r>
      <w:r w:rsidR="00A90E14">
        <w:fldChar w:fldCharType="end"/>
      </w:r>
      <w:r w:rsidR="00A90E14">
        <w:t xml:space="preserve">, </w:t>
      </w:r>
      <w:r>
        <w:t>sendo definido como jogos que se comprometem com o caráter educacional e de treinamento, indo além do simples entretenimento de seus jogadores. Outros autores reafirmaram esta definição ao escreverem que esta classe de jogos possui o objetivo primário de educação (em suas diversas faces como ensino e aprendizagem, treinamento, conscientização, persuasão, propaganda e outros), além do entretenimento</w:t>
      </w:r>
      <w:r>
        <w:fldChar w:fldCharType="begin"/>
      </w:r>
      <w:r>
        <w:instrText xml:space="preserve"> ADDIN ZOTERO_ITEM CSL_CITATION {"citationID":"a242ap6ee2i","properties":{"formattedCitation":"(MICHAEL; CHEN, 2005)","plainCitation":"(MICHAEL; CHEN, 2005)"},"citationItems":[{"id":475,"uris":["http://zotero.org/groups/4216/items/VFEPIP4D"],"uri":["http://zotero.org/groups/4216/items/VFEPIP4D"],"itemData":{"id":475,"type":"book","title":"Serious Games: Games That Educate, Train, and Inform","publisher":"Course Technology PTR","edition":"1","source":"Amazon.com","ISBN":"1-59200-622-1","shortTitle":"Serious Games","author":[{"family":"Michael","given":"David"},{"family":"Chen","given":"Sande"}],"issued":{"date-parts":[["2005",10,10]]}}}],"schema":"https://github.com/citation-style-language/schema/raw/master/csl-citation.json"} </w:instrText>
      </w:r>
      <w:r>
        <w:fldChar w:fldCharType="separate"/>
      </w:r>
      <w:r w:rsidRPr="00EC7A36">
        <w:t>(MICHAEL; CHEN, 2005)</w:t>
      </w:r>
      <w:r>
        <w:fldChar w:fldCharType="end"/>
      </w:r>
      <w:r>
        <w:t xml:space="preserve">. Os jogos sérios são utilizados como ferramentas com grande potencial a fornecer uma experiência de aprendizado inovadora, ganhando espaço em salas de aula e ambientes educacionais. Além disso, com passar do tempo, percebeu-se que a utilização deste tipo de jogo pode contribuir em diferentes áreas </w:t>
      </w:r>
      <w:r>
        <w:fldChar w:fldCharType="begin"/>
      </w:r>
      <w:r>
        <w:instrText xml:space="preserve"> ADDIN ZOTERO_ITEM CSL_CITATION {"citationID":"a1tidvtr09a","properties":{"formattedCitation":"(TARJA SUSI; MIKAEL JOHANNESSON; PER BACKLUND, 2007)","plainCitation":"(TARJA SUSI; MIKAEL JOHANNESSON; PER BACKLUND, 2007)"},"citationItems":[{"id":16724,"uris":["http://zotero.org/users/30732/items/ST3MACMQ"],"uri":["http://zotero.org/users/30732/items/ST3MACMQ"],"itemData":{"id":16724,"type":"report","title":"Serious Games - An Overview","publisher":"School of Humanities and Informatics University of Skövde, Sweden","genre":"Technical Report","number":"HS- IKI -TR-07-001","author":[{"literal":"Tarja Susi"},{"literal":"Mikael Johannesson"},{"literal":"Per Backlund"}],"issued":{"date-parts":[["2007"]]}}}],"schema":"https://github.com/citation-style-language/schema/raw/master/csl-citation.json"} </w:instrText>
      </w:r>
      <w:r>
        <w:fldChar w:fldCharType="separate"/>
      </w:r>
      <w:r w:rsidRPr="00EC7A36">
        <w:t>(TARJA SUSI; MIKAEL JOHANNESSON; PER BACKLUND, 2007)</w:t>
      </w:r>
      <w:r>
        <w:fldChar w:fldCharType="end"/>
      </w:r>
      <w:r>
        <w:t>.</w:t>
      </w:r>
    </w:p>
    <w:p w:rsidR="00EC7A36" w:rsidRDefault="00EC7A36" w:rsidP="00EC7A36">
      <w:r>
        <w:t xml:space="preserve">Desta forma, a definição mais comum encontrada na literatura sobre Jogos Sérios é que é um tipo de jogo criado com o objetivo principal de não ser somente focado no entretenimento. Não que o entretenimento não possa estar presente dentro desta categoria. O entretenimento é extremamente estimulante, mas não é o foco principal desta classe de jogos. Eles utilizam o meio artístico para transmitir mensagens, ensinar lições e fornecer experiências para seus jogadores. Portanto, o termo “sério” aqui não está assoado ao jogo ser maçante, </w:t>
      </w:r>
      <w:proofErr w:type="spellStart"/>
      <w:r>
        <w:t>desmotivante</w:t>
      </w:r>
      <w:proofErr w:type="spellEnd"/>
      <w:r>
        <w:t xml:space="preserve"> ou chato, pelo contrário, este termo reflete somente o propósito para que o jogo foi criado</w:t>
      </w:r>
      <w:r>
        <w:fldChar w:fldCharType="begin"/>
      </w:r>
      <w:r>
        <w:instrText xml:space="preserve"> ADDIN ZOTERO_ITEM CSL_CITATION {"citationID":"avn32bsf9p","properties":{"formattedCitation":"(MICHAEL; CHEN, 2005)","plainCitation":"(MICHAEL; CHEN, 2005)"},"citationItems":[{"id":475,"uris":["http://zotero.org/groups/4216/items/VFEPIP4D"],"uri":["http://zotero.org/groups/4216/items/VFEPIP4D"],"itemData":{"id":475,"type":"book","title":"Serious Games: Games That Educate, Train, and Inform","publisher":"Course Technology PTR","edition":"1","source":"Amazon.com","ISBN":"1-59200-622-1","shortTitle":"Serious Games","author":[{"family":"Michael","given":"David"},{"family":"Chen","given":"Sande"}],"issued":{"date-parts":[["2005",10,10]]}}}],"schema":"https://github.com/citation-style-language/schema/raw/master/csl-citation.json"} </w:instrText>
      </w:r>
      <w:r>
        <w:fldChar w:fldCharType="separate"/>
      </w:r>
      <w:r w:rsidRPr="00EC7A36">
        <w:t>(MICHAEL; CHEN, 2005)</w:t>
      </w:r>
      <w:r>
        <w:fldChar w:fldCharType="end"/>
      </w:r>
      <w:r>
        <w:t xml:space="preserve">. </w:t>
      </w:r>
    </w:p>
    <w:p w:rsidR="00EC7A36" w:rsidRDefault="00EC7A36" w:rsidP="00EC7A36">
      <w:r>
        <w:t xml:space="preserve">Com o crescimento de tecnologias digitais para o uso pessoal, os jogos sérios passaram a ser construídos para os ambientes computacionais, conseguindo abranger um novo público (os jogadores de jogos digitais, muito comum na geração atual), que antes poderiam não se sentir atraídos por jogos que não digitais. Neste sentido surge os jogos sérios digitais, que não fogem à definição sobre os jogos sérios, no sentido de seu objetivo ser mais amplo que entretenimento, porém complementa-se pelo uso do poder computacional para a manifestação artística em ambientes virtuais </w:t>
      </w:r>
      <w:r>
        <w:fldChar w:fldCharType="begin"/>
      </w:r>
      <w:r>
        <w:instrText xml:space="preserve"> ADDIN ZOTERO_ITEM CSL_CITATION {"citationID":"a2pi13uf9h","properties":{"formattedCitation":"(ZYDA, 2005)","plainCitation":"(ZYDA, 2005)"},"citationItems":[{"id":16725,"uris":["http://zotero.org/users/30732/items/UQUEEGU9"],"uri":["http://zotero.org/users/30732/items/UQUEEGU9"],"itemData":{"id":16725,"type":"article-journal","title":"From visual simulation to virtual reality to games","container-title":"Computer","page":"25-32","volume":"38","issue":"9","source":"IEEE Xplore","abstract":"During the past decades, the virtual reality community has based its development on a synthesis of earlier work in interactive 3D graphics, user interfaces, and visual simulation. Currently, the VR field is transitioning into work influenced by video games. Because much of the research and development being conducted in the games community parallels the VR community's efforts, it has the potential to affect a greater audience. Given these trends, VR researchers who want their work to remain relevant must realign to focus on game research and development. Leveraging technology from the visual simulation and virtual reality communities, serious games provide a delivery system for organizational video game instruction and training.","DOI":"10.1109/MC.2005.297","ISSN":"0018-9162","author":[{"family":"Zyda","given":"M."}],"issued":{"date-parts":[["2005",9]]}}}],"schema":"https://github.com/citation-style-language/schema/raw/master/csl-citation.json"} </w:instrText>
      </w:r>
      <w:r>
        <w:fldChar w:fldCharType="separate"/>
      </w:r>
      <w:r w:rsidRPr="00EC7A36">
        <w:t>(ZYDA, 2005)</w:t>
      </w:r>
      <w:r>
        <w:fldChar w:fldCharType="end"/>
      </w:r>
      <w:r>
        <w:t xml:space="preserve">, cativando e engajando seus jogadores </w:t>
      </w:r>
      <w:r w:rsidRPr="000222A4">
        <w:t>em prop</w:t>
      </w:r>
      <w:r>
        <w:t xml:space="preserve">ósitos específicos, como por exemplo, novos conhecimentos e habilidades </w:t>
      </w:r>
      <w:r>
        <w:fldChar w:fldCharType="begin"/>
      </w:r>
      <w:r>
        <w:instrText xml:space="preserve"> ADDIN ZOTERO_ITEM CSL_CITATION {"citationID":"a1ibre0fh5g","properties":{"formattedCitation":"(KEVIN CORTI, 2006)","plainCitation":"(KEVIN CORTI, 2006)"},"citationItems":[{"id":16728,"uris":["http://zotero.org/users/30732/items/Q8SPW3QS"],"uri":["http://zotero.org/users/30732/items/Q8SPW3QS"],"itemData":{"id":16728,"type":"report","title":"Games­based Learning; a serious business application","publisher":"PixeLearning","author":[{"literal":"Kevin Corti"}],"issued":{"date-parts":[["2006"]]}}}],"schema":"https://github.com/citation-style-language/schema/raw/master/csl-citation.json"} </w:instrText>
      </w:r>
      <w:r>
        <w:fldChar w:fldCharType="separate"/>
      </w:r>
      <w:r w:rsidRPr="00EC7A36">
        <w:t>(KEVIN CORTI, 2006)</w:t>
      </w:r>
      <w:r>
        <w:fldChar w:fldCharType="end"/>
      </w:r>
      <w:r>
        <w:t>.</w:t>
      </w:r>
    </w:p>
    <w:p w:rsidR="00EC7A36" w:rsidRDefault="00EC7A36" w:rsidP="00EC7A36">
      <w:pPr>
        <w:pStyle w:val="Heading2"/>
      </w:pPr>
      <w:bookmarkStart w:id="28" w:name="_Toc481667171"/>
      <w:r>
        <w:t>Classificação de Jogos Sérios</w:t>
      </w:r>
      <w:bookmarkEnd w:id="28"/>
    </w:p>
    <w:p w:rsidR="00EC7A36" w:rsidRDefault="00EC7A36" w:rsidP="00EC7A36">
      <w:r>
        <w:t xml:space="preserve">Embora exista um crescimento significativo sobre do uso de Jogos Sérios e pesquisas as pesquisas neste campo se demonstrarem promissoras para a criação de novas técnicas de educação e treinamento, não há ainda um consenso sobre como classifica-los. Existem na literatura vários tipos de classificações sobre os diversos tipos de jogos sérios, sendo estes analisados de acordo com o propósito de cada um deles. </w:t>
      </w:r>
    </w:p>
    <w:p w:rsidR="00EC7A36" w:rsidRDefault="00EC7A36" w:rsidP="00EC7A36">
      <w:r>
        <w:t>Uma das propostas é classifica-los segundo os seus objetivos principais (propósito), mídias utilizadas, tecnologias aplicadas, género, área, impacto esperados, valores transmitidos, resultados de habilidades ou pelo tipo de mudança comportamental</w:t>
      </w:r>
      <w:r>
        <w:fldChar w:fldCharType="begin"/>
      </w:r>
      <w:r>
        <w:instrText xml:space="preserve"> ADDIN ZOTERO_ITEM CSL_CITATION {"citationID":"a27cclqm7ot","properties":{"formattedCitation":"{\\rtf (CONNOLLY {\\i{}et al.}, 2012)}","plainCitation":"(CONNOLLY et al., 2012)"},"citationItems":[{"id":16729,"uris":["http://zotero.org/users/30732/items/RX29PQDB"],"uri":["http://zotero.org/users/30732/items/RX29PQDB"],"itemData":{"id":16729,"type":"article-journal","title":"A systematic literature review of empirical evidence on computer games and serious games","container-title":"Computers &amp; Education","page":"661-686","volume":"59","issue":"2","source":"ScienceDirect","abstract":"This paper examines the literature on computer games and serious games in regard to the potential positive impacts of gaming on users aged 14 years or above, especially with respect to learning, skill enhancement and engagement. Search terms identified 129 papers reporting empirical evidence about the impacts and outcomes of computer games and serious games with respect to learning and engagement and a multidimensional approach to categorizing games was developed. The findings revealed that playing computer games is linked to a range of perceptual, cognitive, behavioural, affective and motivational impacts and outcomes. The most frequently occurring outcomes and impacts were knowledge acquisition/content understanding and affective and motivational outcomes. The range of indicators and measures used in the included papers are discussed, together with methodological limitations and recommendations for further work in this area.","DOI":"10.1016/j.compedu.2012.03.004","ISSN":"0360-1315","journalAbbreviation":"Computers &amp; Education","author":[{"family":"Connolly","given":"Thomas M."},{"family":"Boyle","given":"Elizabeth A."},{"family":"MacArthur","given":"Ewan"},{"family":"Hainey","given":"Thomas"},{"family":"Boyle","given":"James M."}],"issued":{"date-parts":[["2012",9]]}}}],"schema":"https://github.com/citation-style-language/schema/raw/master/csl-citation.json"} </w:instrText>
      </w:r>
      <w:r>
        <w:fldChar w:fldCharType="separate"/>
      </w:r>
      <w:r w:rsidRPr="00EC7A36">
        <w:t xml:space="preserve">(CONNOLLY </w:t>
      </w:r>
      <w:r w:rsidRPr="00EC7A36">
        <w:rPr>
          <w:i/>
          <w:iCs/>
        </w:rPr>
        <w:t>et al.</w:t>
      </w:r>
      <w:r w:rsidRPr="00EC7A36">
        <w:t>, 2012)</w:t>
      </w:r>
      <w:r>
        <w:fldChar w:fldCharType="end"/>
      </w:r>
      <w:r>
        <w:t xml:space="preserve">. Entretanto, mesmo que ainda não exista uma classificação formal amplamente aceita pela comunidade de jogos sérios, é possível reconhecer uma classificação comum analisando o propósito do jogo </w:t>
      </w:r>
      <w:r w:rsidR="00CA3FBB">
        <w:fldChar w:fldCharType="begin"/>
      </w:r>
      <w:r w:rsidR="00CA3FBB">
        <w:instrText xml:space="preserve"> ADDIN ZOTERO_ITEM CSL_CITATION {"citationID":"a2j30otrutq","properties":{"formattedCitation":"(EDGAR ALVES, 2013)","plainCitation":"(EDGAR ALVES, 2013)"},"citationItems":[{"id":16732,"uris":["http://zotero.org/users/30732/items/NC6TUXUN"],"uri":["http://zotero.org/users/30732/items/NC6TUXUN"],"itemData":{"id":16732,"type":"thesis","title":"Jogos Sérios para Ensino de Engenharia de Software","publisher":"Faculdade de Engenharia da Universidade do Porto","publisher-place":"Portugal","genre":"Dissertação de Mestrado","event-place":"Portugal","author":[{"literal":"Edgar Alves"}],"issued":{"date-parts":[["2013"]]}}}],"schema":"https://github.com/citation-style-language/schema/raw/master/csl-citation.json"} </w:instrText>
      </w:r>
      <w:r w:rsidR="00CA3FBB">
        <w:fldChar w:fldCharType="separate"/>
      </w:r>
      <w:r w:rsidR="00CA3FBB" w:rsidRPr="00CA3FBB">
        <w:t>(EDGAR ALVES, 2013)</w:t>
      </w:r>
      <w:r w:rsidR="00CA3FBB">
        <w:fldChar w:fldCharType="end"/>
      </w:r>
      <w:r>
        <w:t>.</w:t>
      </w:r>
    </w:p>
    <w:p w:rsidR="00EC7A36" w:rsidRPr="005F7B07" w:rsidRDefault="00EC7A36" w:rsidP="00EC7A36">
      <w:pPr>
        <w:spacing w:after="0" w:line="240" w:lineRule="auto"/>
        <w:ind w:firstLine="0"/>
        <w:jc w:val="left"/>
        <w:rPr>
          <w:rFonts w:eastAsia="Times New Roman"/>
        </w:rPr>
      </w:pPr>
    </w:p>
    <w:p w:rsidR="00EC7A36" w:rsidRDefault="00EC7A36" w:rsidP="00EC7A36">
      <w:pPr>
        <w:pStyle w:val="Caption"/>
        <w:keepNext/>
      </w:pPr>
      <w:r>
        <w:t xml:space="preserve">Tabela </w:t>
      </w:r>
      <w:fldSimple w:instr=" SEQ Tabela \* ARABIC ">
        <w:r w:rsidR="00433E81">
          <w:rPr>
            <w:noProof/>
          </w:rPr>
          <w:t>1</w:t>
        </w:r>
      </w:fldSimple>
      <w:r>
        <w:t xml:space="preserve"> - Classificação de Jogos Sérios </w:t>
      </w:r>
      <w:r w:rsidR="00CA3FBB">
        <w:fldChar w:fldCharType="begin"/>
      </w:r>
      <w:r w:rsidR="00CA3FBB">
        <w:instrText xml:space="preserve"> ADDIN ZOTERO_ITEM CSL_CITATION {"citationID":"aie2dio3pv","properties":{"formattedCitation":"(EDGAR ALVES, 2013)","plainCitation":"(EDGAR ALVES, 2013)"},"citationItems":[{"id":16732,"uris":["http://zotero.org/users/30732/items/NC6TUXUN"],"uri":["http://zotero.org/users/30732/items/NC6TUXUN"],"itemData":{"id":16732,"type":"thesis","title":"Jogos Sérios para Ensino de Engenharia de Software","publisher":"Faculdade de Engenharia da Universidade do Porto","publisher-place":"Portugal","genre":"Dissertação de Mestrado","event-place":"Portugal","author":[{"literal":"Edgar Alves"}],"issued":{"date-parts":[["2013"]]}}}],"schema":"https://github.com/citation-style-language/schema/raw/master/csl-citation.json"} </w:instrText>
      </w:r>
      <w:r w:rsidR="00CA3FBB">
        <w:fldChar w:fldCharType="separate"/>
      </w:r>
      <w:r w:rsidR="00CA3FBB" w:rsidRPr="00CA3FBB">
        <w:t>(EDGAR ALVES, 2013)</w:t>
      </w:r>
      <w:r w:rsidR="00CA3FBB">
        <w:fldChar w:fldCharType="end"/>
      </w:r>
    </w:p>
    <w:tbl>
      <w:tblPr>
        <w:tblW w:w="8921" w:type="dxa"/>
        <w:tblCellMar>
          <w:top w:w="15" w:type="dxa"/>
          <w:left w:w="15" w:type="dxa"/>
          <w:bottom w:w="15" w:type="dxa"/>
          <w:right w:w="15" w:type="dxa"/>
        </w:tblCellMar>
        <w:tblLook w:val="04A0" w:firstRow="1" w:lastRow="0" w:firstColumn="1" w:lastColumn="0" w:noHBand="0" w:noVBand="1"/>
      </w:tblPr>
      <w:tblGrid>
        <w:gridCol w:w="1445"/>
        <w:gridCol w:w="2637"/>
        <w:gridCol w:w="4839"/>
      </w:tblGrid>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color w:val="000000"/>
                <w:sz w:val="20"/>
              </w:rPr>
              <w:t>Tipo de Jogos Sério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color w:val="000000"/>
                <w:sz w:val="20"/>
              </w:rPr>
              <w:t>Descrição</w:t>
            </w:r>
          </w:p>
        </w:tc>
        <w:tc>
          <w:tcPr>
            <w:tcW w:w="4839" w:type="dxa"/>
            <w:tcBorders>
              <w:top w:val="single" w:sz="8" w:space="0" w:color="000000"/>
              <w:left w:val="single" w:sz="8" w:space="0" w:color="000000"/>
              <w:bottom w:val="single" w:sz="8" w:space="0" w:color="000000"/>
              <w:right w:val="single" w:sz="8" w:space="0" w:color="000000"/>
            </w:tcBorders>
            <w:vAlign w:val="center"/>
          </w:tcPr>
          <w:p w:rsidR="00EC7A36" w:rsidRPr="005F7B07" w:rsidRDefault="00EC7A36" w:rsidP="00EC7A36">
            <w:pPr>
              <w:spacing w:after="0" w:line="240" w:lineRule="auto"/>
              <w:ind w:firstLine="0"/>
              <w:jc w:val="center"/>
              <w:rPr>
                <w:rFonts w:eastAsia="Times New Roman"/>
                <w:b/>
                <w:bCs/>
                <w:color w:val="000000"/>
                <w:sz w:val="20"/>
              </w:rPr>
            </w:pPr>
            <w:r>
              <w:rPr>
                <w:rFonts w:eastAsia="Times New Roman"/>
                <w:b/>
                <w:bCs/>
                <w:color w:val="000000"/>
                <w:sz w:val="20"/>
              </w:rPr>
              <w:t>Exemplo</w:t>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Advergames</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utilizados na promoção de alguma marca, produto, organização ou ponto de vista.</w:t>
            </w:r>
          </w:p>
        </w:tc>
        <w:tc>
          <w:tcPr>
            <w:tcW w:w="4839" w:type="dxa"/>
            <w:tcBorders>
              <w:top w:val="single" w:sz="8" w:space="0" w:color="000000"/>
              <w:left w:val="single" w:sz="8" w:space="0" w:color="000000"/>
              <w:bottom w:val="single" w:sz="8" w:space="0" w:color="000000"/>
              <w:right w:val="single" w:sz="8" w:space="0" w:color="000000"/>
            </w:tcBorders>
            <w:vAlign w:val="center"/>
          </w:tcPr>
          <w:p w:rsidR="00EC7A36" w:rsidRDefault="00EC7A36" w:rsidP="00EC7A36">
            <w:pPr>
              <w:spacing w:after="0" w:line="240" w:lineRule="auto"/>
              <w:ind w:firstLine="0"/>
              <w:rPr>
                <w:rFonts w:eastAsia="Times New Roman"/>
                <w:color w:val="000000"/>
                <w:sz w:val="20"/>
              </w:rPr>
            </w:pPr>
            <w:r w:rsidRPr="005F7B07">
              <w:rPr>
                <w:i/>
                <w:color w:val="000000"/>
                <w:sz w:val="20"/>
                <w:szCs w:val="20"/>
              </w:rPr>
              <w:t>The Howard Dean for Iowa Game</w:t>
            </w:r>
            <w:r w:rsidR="00A90E14">
              <w:rPr>
                <w:i/>
                <w:color w:val="000000"/>
                <w:sz w:val="20"/>
                <w:szCs w:val="20"/>
              </w:rPr>
              <w:fldChar w:fldCharType="begin"/>
            </w:r>
            <w:r w:rsidR="00A90E14">
              <w:instrText xml:space="preserve"> XE "</w:instrText>
            </w:r>
            <w:r w:rsidR="00A90E14" w:rsidRPr="007B660C">
              <w:rPr>
                <w:i/>
                <w:color w:val="000000"/>
                <w:sz w:val="20"/>
                <w:szCs w:val="20"/>
              </w:rPr>
              <w:instrText>The Howard Dean for Iowa Game</w:instrText>
            </w:r>
            <w:r w:rsidR="00A90E14">
              <w:instrText xml:space="preserve">" </w:instrText>
            </w:r>
            <w:r w:rsidR="00A90E14">
              <w:rPr>
                <w:i/>
                <w:color w:val="000000"/>
                <w:sz w:val="20"/>
                <w:szCs w:val="20"/>
              </w:rPr>
              <w:fldChar w:fldCharType="end"/>
            </w:r>
            <w:r w:rsidRPr="005F7B07">
              <w:rPr>
                <w:color w:val="000000"/>
                <w:sz w:val="20"/>
                <w:szCs w:val="20"/>
              </w:rPr>
              <w:t xml:space="preserve">: jogo onde um candidato </w:t>
            </w:r>
            <w:proofErr w:type="spellStart"/>
            <w:proofErr w:type="gramStart"/>
            <w:r w:rsidRPr="005F7B07">
              <w:rPr>
                <w:color w:val="000000"/>
                <w:sz w:val="20"/>
                <w:szCs w:val="20"/>
              </w:rPr>
              <w:t>politico</w:t>
            </w:r>
            <w:proofErr w:type="spellEnd"/>
            <w:proofErr w:type="gramEnd"/>
            <w:r w:rsidRPr="005F7B07">
              <w:rPr>
                <w:color w:val="000000"/>
                <w:sz w:val="20"/>
                <w:szCs w:val="20"/>
              </w:rPr>
              <w:t xml:space="preserve"> tenta convencer eleitores sobre seus projetos de campanha.</w:t>
            </w:r>
          </w:p>
          <w:p w:rsidR="00EC7A36" w:rsidRPr="005F7B07" w:rsidRDefault="00EC7A36" w:rsidP="00EC7A36">
            <w:pPr>
              <w:spacing w:after="0" w:line="240" w:lineRule="auto"/>
              <w:ind w:firstLine="0"/>
              <w:jc w:val="center"/>
              <w:rPr>
                <w:rFonts w:eastAsia="Times New Roman"/>
                <w:color w:val="000000"/>
                <w:sz w:val="20"/>
              </w:rPr>
            </w:pPr>
            <w:r>
              <w:rPr>
                <w:noProof/>
                <w:color w:val="000000"/>
                <w:lang w:val="en-US" w:eastAsia="en-US"/>
              </w:rPr>
              <w:drawing>
                <wp:inline distT="0" distB="0" distL="0" distR="0" wp14:anchorId="04E0D5C0" wp14:editId="4074DFD8">
                  <wp:extent cx="2720975" cy="1346200"/>
                  <wp:effectExtent l="0" t="0" r="3175" b="6350"/>
                  <wp:docPr id="11" name="Imagem 11" descr="https://lh6.googleusercontent.com/2J0fC1BrUhj81EsPhrYGzbvASXc0VtdjQZanz9UTsNn5fXHAEYOH-hH2JVd0q1EbWKt9ui26-6YbvlJriiH9ogoTAV5_yr1mQZzlbAYoyivbDhcrIGcQsPKzoUI-3SZ8NiAvst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2J0fC1BrUhj81EsPhrYGzbvASXc0VtdjQZanz9UTsNn5fXHAEYOH-hH2JVd0q1EbWKt9ui26-6YbvlJriiH9ogoTAV5_yr1mQZzlbAYoyivbDhcrIGcQsPKzoUI-3SZ8NiAvstC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0975" cy="1346200"/>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Edutainment</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 xml:space="preserve">Jogos projetados com objetivo educacionais </w:t>
            </w:r>
            <w:proofErr w:type="gramStart"/>
            <w:r w:rsidRPr="005F7B07">
              <w:rPr>
                <w:rFonts w:eastAsia="Times New Roman"/>
                <w:color w:val="000000"/>
                <w:sz w:val="20"/>
              </w:rPr>
              <w:t>e também</w:t>
            </w:r>
            <w:proofErr w:type="gramEnd"/>
            <w:r w:rsidRPr="005F7B07">
              <w:rPr>
                <w:rFonts w:eastAsia="Times New Roman"/>
                <w:color w:val="000000"/>
                <w:sz w:val="20"/>
              </w:rPr>
              <w:t xml:space="preserve"> entretenimento.</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C17B3E">
              <w:rPr>
                <w:rFonts w:eastAsia="Times New Roman"/>
                <w:i/>
                <w:color w:val="000000"/>
                <w:sz w:val="20"/>
              </w:rPr>
              <w:t xml:space="preserve">JCAHO </w:t>
            </w:r>
            <w:proofErr w:type="spellStart"/>
            <w:r w:rsidRPr="00C17B3E">
              <w:rPr>
                <w:rFonts w:eastAsia="Times New Roman"/>
                <w:i/>
                <w:color w:val="000000"/>
                <w:sz w:val="20"/>
              </w:rPr>
              <w:t>Trivia</w:t>
            </w:r>
            <w:proofErr w:type="spellEnd"/>
            <w:r w:rsidR="00A90E14">
              <w:rPr>
                <w:rFonts w:eastAsia="Times New Roman"/>
                <w:i/>
                <w:color w:val="000000"/>
                <w:sz w:val="20"/>
              </w:rPr>
              <w:fldChar w:fldCharType="begin"/>
            </w:r>
            <w:r w:rsidR="00A90E14">
              <w:instrText xml:space="preserve"> XE "</w:instrText>
            </w:r>
            <w:r w:rsidR="00A90E14" w:rsidRPr="001A05C3">
              <w:rPr>
                <w:rFonts w:eastAsia="Times New Roman"/>
                <w:i/>
                <w:color w:val="000000"/>
                <w:sz w:val="20"/>
              </w:rPr>
              <w:instrText>JCAHO Trivia</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usado no treinamento de pessoas no intuito de conhecer informações empresariais necessárias para uma visita de uma comissão de avaliação conjunta.</w:t>
            </w:r>
          </w:p>
          <w:p w:rsidR="00EC7A36" w:rsidRPr="005F7B07" w:rsidRDefault="00EC7A36" w:rsidP="00EC7A36">
            <w:pPr>
              <w:spacing w:after="0" w:line="240" w:lineRule="auto"/>
              <w:ind w:firstLine="0"/>
              <w:jc w:val="center"/>
              <w:rPr>
                <w:rFonts w:eastAsia="Times New Roman"/>
                <w:color w:val="000000"/>
                <w:sz w:val="20"/>
              </w:rPr>
            </w:pPr>
            <w:r>
              <w:rPr>
                <w:noProof/>
                <w:lang w:val="en-US" w:eastAsia="en-US"/>
              </w:rPr>
              <w:drawing>
                <wp:inline distT="0" distB="0" distL="0" distR="0" wp14:anchorId="5EBC4B0B" wp14:editId="7897BC36">
                  <wp:extent cx="2627528" cy="1785280"/>
                  <wp:effectExtent l="0" t="0" r="1905" b="571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0045" cy="1807373"/>
                          </a:xfrm>
                          <a:prstGeom prst="rect">
                            <a:avLst/>
                          </a:prstGeom>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Game-</w:t>
            </w:r>
            <w:proofErr w:type="spellStart"/>
            <w:r w:rsidRPr="005F7B07">
              <w:rPr>
                <w:rFonts w:eastAsia="Times New Roman"/>
                <w:b/>
                <w:bCs/>
                <w:i/>
                <w:iCs/>
                <w:color w:val="000000"/>
                <w:sz w:val="20"/>
              </w:rPr>
              <w:t>based</w:t>
            </w:r>
            <w:proofErr w:type="spellEnd"/>
            <w:r w:rsidRPr="005F7B07">
              <w:rPr>
                <w:rFonts w:eastAsia="Times New Roman"/>
                <w:b/>
                <w:bCs/>
                <w:i/>
                <w:iCs/>
                <w:color w:val="000000"/>
                <w:sz w:val="20"/>
              </w:rPr>
              <w:t xml:space="preserve"> Learning</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com objetivos de aprendizagem, projetados de forma a equilibrar o componente lúdico e didático.</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5F7B07">
              <w:rPr>
                <w:rFonts w:eastAsia="Times New Roman"/>
                <w:i/>
                <w:color w:val="000000"/>
                <w:sz w:val="20"/>
              </w:rPr>
              <w:t xml:space="preserve">Lure </w:t>
            </w:r>
            <w:proofErr w:type="spellStart"/>
            <w:r w:rsidRPr="005F7B07">
              <w:rPr>
                <w:rFonts w:eastAsia="Times New Roman"/>
                <w:i/>
                <w:color w:val="000000"/>
                <w:sz w:val="20"/>
              </w:rPr>
              <w:t>of</w:t>
            </w:r>
            <w:proofErr w:type="spellEnd"/>
            <w:r w:rsidRPr="005F7B07">
              <w:rPr>
                <w:rFonts w:eastAsia="Times New Roman"/>
                <w:i/>
                <w:color w:val="000000"/>
                <w:sz w:val="20"/>
              </w:rPr>
              <w:t xml:space="preserve"> </w:t>
            </w:r>
            <w:proofErr w:type="spellStart"/>
            <w:r w:rsidRPr="005F7B07">
              <w:rPr>
                <w:rFonts w:eastAsia="Times New Roman"/>
                <w:i/>
                <w:color w:val="000000"/>
                <w:sz w:val="20"/>
              </w:rPr>
              <w:t>the</w:t>
            </w:r>
            <w:proofErr w:type="spellEnd"/>
            <w:r w:rsidRPr="005F7B07">
              <w:rPr>
                <w:rFonts w:eastAsia="Times New Roman"/>
                <w:i/>
                <w:color w:val="000000"/>
                <w:sz w:val="20"/>
              </w:rPr>
              <w:t xml:space="preserve"> </w:t>
            </w:r>
            <w:proofErr w:type="spellStart"/>
            <w:r w:rsidRPr="005F7B07">
              <w:rPr>
                <w:rFonts w:eastAsia="Times New Roman"/>
                <w:i/>
                <w:color w:val="000000"/>
                <w:sz w:val="20"/>
              </w:rPr>
              <w:t>Labyrinth</w:t>
            </w:r>
            <w:proofErr w:type="spellEnd"/>
            <w:r w:rsidR="00A90E14">
              <w:rPr>
                <w:rFonts w:eastAsia="Times New Roman"/>
                <w:i/>
                <w:color w:val="000000"/>
                <w:sz w:val="20"/>
              </w:rPr>
              <w:fldChar w:fldCharType="begin"/>
            </w:r>
            <w:r w:rsidR="00A90E14">
              <w:instrText xml:space="preserve"> XE "</w:instrText>
            </w:r>
            <w:r w:rsidR="00A90E14" w:rsidRPr="00A21D08">
              <w:rPr>
                <w:rFonts w:eastAsia="Times New Roman"/>
                <w:i/>
                <w:color w:val="000000"/>
                <w:sz w:val="20"/>
              </w:rPr>
              <w:instrText>Lure of the Labyrinth</w:instrText>
            </w:r>
            <w:r w:rsidR="00A90E14">
              <w:instrText xml:space="preserve">" </w:instrText>
            </w:r>
            <w:r w:rsidR="00A90E14">
              <w:rPr>
                <w:rFonts w:eastAsia="Times New Roman"/>
                <w:i/>
                <w:color w:val="000000"/>
                <w:sz w:val="20"/>
              </w:rPr>
              <w:fldChar w:fldCharType="end"/>
            </w:r>
            <w:r w:rsidRPr="005F7B07">
              <w:rPr>
                <w:rFonts w:eastAsia="Times New Roman"/>
                <w:color w:val="000000"/>
                <w:sz w:val="20"/>
              </w:rPr>
              <w:t>: jogo educacional feito para o uso em sala de aula, onde os professores preparam missões e os alunos respondem por meio de matemát</w:t>
            </w:r>
            <w:r>
              <w:rPr>
                <w:rFonts w:eastAsia="Times New Roman"/>
                <w:color w:val="000000"/>
                <w:sz w:val="20"/>
              </w:rPr>
              <w:t>ica.</w:t>
            </w:r>
          </w:p>
          <w:p w:rsidR="00EC7A36" w:rsidRPr="005F7B07" w:rsidRDefault="00EC7A36" w:rsidP="00EC7A36">
            <w:pPr>
              <w:spacing w:after="0" w:line="240" w:lineRule="auto"/>
              <w:ind w:firstLine="0"/>
              <w:jc w:val="center"/>
              <w:rPr>
                <w:rFonts w:eastAsia="Times New Roman"/>
                <w:color w:val="000000"/>
                <w:sz w:val="20"/>
              </w:rPr>
            </w:pPr>
            <w:r>
              <w:rPr>
                <w:noProof/>
                <w:color w:val="000000"/>
                <w:sz w:val="22"/>
                <w:szCs w:val="22"/>
                <w:lang w:val="en-US" w:eastAsia="en-US"/>
              </w:rPr>
              <w:drawing>
                <wp:inline distT="0" distB="0" distL="0" distR="0" wp14:anchorId="701C4DF0" wp14:editId="08E6E6CD">
                  <wp:extent cx="2720975" cy="1536065"/>
                  <wp:effectExtent l="0" t="0" r="3175" b="6985"/>
                  <wp:docPr id="12" name="Imagem 12" descr="https://lh5.googleusercontent.com/Gu_O-4B1Cp0Dp7GltgYMHG96hMvz5ql3swS4z4WrMFBgfGBpmbw1k3OZgaz5PT0N2b1tr-QjANquMjra1tKnXahMhENo4meB9ljfZh75le0wYTjEvoSKQ52H_DxXIsA8T_JTU2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Gu_O-4B1Cp0Dp7GltgYMHG96hMvz5ql3swS4z4WrMFBgfGBpmbw1k3OZgaz5PT0N2b1tr-QjANquMjra1tKnXahMhENo4meB9ljfZh75le0wYTjEvoSKQ52H_DxXIsA8T_JTU2P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0975" cy="1536065"/>
                          </a:xfrm>
                          <a:prstGeom prst="rect">
                            <a:avLst/>
                          </a:prstGeom>
                          <a:noFill/>
                          <a:ln>
                            <a:noFill/>
                          </a:ln>
                        </pic:spPr>
                      </pic:pic>
                    </a:graphicData>
                  </a:graphic>
                </wp:inline>
              </w:drawing>
            </w:r>
          </w:p>
        </w:tc>
      </w:tr>
      <w:tr w:rsidR="00EC7A36" w:rsidRPr="00C17B3E"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Newsgames</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jornalísticos destinados a reportar acontecimentos recentes ou envio de comentários editoriais sobre acontecimentos.</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lang w:val="en-US"/>
              </w:rPr>
            </w:pPr>
            <w:r w:rsidRPr="00C17B3E">
              <w:rPr>
                <w:rFonts w:eastAsia="Times New Roman"/>
                <w:i/>
                <w:color w:val="000000"/>
                <w:sz w:val="20"/>
                <w:lang w:val="en-US"/>
              </w:rPr>
              <w:t>Syrian Journey</w:t>
            </w:r>
            <w:r w:rsidR="00A90E14">
              <w:rPr>
                <w:rFonts w:eastAsia="Times New Roman"/>
                <w:i/>
                <w:color w:val="000000"/>
                <w:sz w:val="20"/>
                <w:lang w:val="en-US"/>
              </w:rPr>
              <w:fldChar w:fldCharType="begin"/>
            </w:r>
            <w:r w:rsidR="00A90E14" w:rsidRPr="00A90E14">
              <w:rPr>
                <w:lang w:val="en-US"/>
              </w:rPr>
              <w:instrText xml:space="preserve"> XE "</w:instrText>
            </w:r>
            <w:r w:rsidR="00A90E14" w:rsidRPr="00FA0231">
              <w:rPr>
                <w:rFonts w:eastAsia="Times New Roman"/>
                <w:i/>
                <w:color w:val="000000"/>
                <w:sz w:val="20"/>
                <w:lang w:val="en-US"/>
              </w:rPr>
              <w:instrText>Syrian Journey</w:instrText>
            </w:r>
            <w:r w:rsidR="00A90E14" w:rsidRPr="00A90E14">
              <w:rPr>
                <w:lang w:val="en-US"/>
              </w:rPr>
              <w:instrText xml:space="preserve">" </w:instrText>
            </w:r>
            <w:r w:rsidR="00A90E14">
              <w:rPr>
                <w:rFonts w:eastAsia="Times New Roman"/>
                <w:i/>
                <w:color w:val="000000"/>
                <w:sz w:val="20"/>
                <w:lang w:val="en-US"/>
              </w:rPr>
              <w:fldChar w:fldCharType="end"/>
            </w:r>
            <w:r>
              <w:rPr>
                <w:rFonts w:eastAsia="Times New Roman"/>
                <w:color w:val="000000"/>
                <w:sz w:val="20"/>
                <w:lang w:val="en-US"/>
              </w:rPr>
              <w:t>:</w:t>
            </w:r>
            <w:r w:rsidRPr="00C17B3E">
              <w:rPr>
                <w:rFonts w:eastAsia="Times New Roman"/>
                <w:color w:val="000000"/>
                <w:sz w:val="20"/>
                <w:lang w:val="en-US"/>
              </w:rPr>
              <w:t xml:space="preserve"> puts players in the role of a Syrian refugee who just sold </w:t>
            </w:r>
            <w:proofErr w:type="gramStart"/>
            <w:r w:rsidRPr="00C17B3E">
              <w:rPr>
                <w:rFonts w:eastAsia="Times New Roman"/>
                <w:color w:val="000000"/>
                <w:sz w:val="20"/>
                <w:lang w:val="en-US"/>
              </w:rPr>
              <w:t>all of</w:t>
            </w:r>
            <w:proofErr w:type="gramEnd"/>
            <w:r w:rsidRPr="00C17B3E">
              <w:rPr>
                <w:rFonts w:eastAsia="Times New Roman"/>
                <w:color w:val="000000"/>
                <w:sz w:val="20"/>
                <w:lang w:val="en-US"/>
              </w:rPr>
              <w:t xml:space="preserve"> their possessions.</w:t>
            </w:r>
          </w:p>
          <w:p w:rsidR="00EC7A36" w:rsidRPr="00C17B3E" w:rsidRDefault="00EC7A36" w:rsidP="00EC7A36">
            <w:pPr>
              <w:spacing w:after="0" w:line="240" w:lineRule="auto"/>
              <w:ind w:firstLine="0"/>
              <w:jc w:val="center"/>
              <w:rPr>
                <w:rFonts w:eastAsia="Times New Roman"/>
                <w:color w:val="000000"/>
                <w:sz w:val="20"/>
                <w:lang w:val="en-US"/>
              </w:rPr>
            </w:pPr>
            <w:r>
              <w:rPr>
                <w:noProof/>
                <w:lang w:val="en-US" w:eastAsia="en-US"/>
              </w:rPr>
              <w:drawing>
                <wp:inline distT="0" distB="0" distL="0" distR="0" wp14:anchorId="1D310EA2" wp14:editId="7E0B0D40">
                  <wp:extent cx="2435778" cy="1543507"/>
                  <wp:effectExtent l="0" t="0" r="3175" b="0"/>
                  <wp:docPr id="15" name="Imagem 15"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m relacionad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67936" cy="156388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 xml:space="preserve">Training </w:t>
            </w:r>
            <w:proofErr w:type="spellStart"/>
            <w:r w:rsidRPr="005F7B07">
              <w:rPr>
                <w:rFonts w:eastAsia="Times New Roman"/>
                <w:b/>
                <w:bCs/>
                <w:i/>
                <w:iCs/>
                <w:color w:val="000000"/>
                <w:sz w:val="20"/>
              </w:rPr>
              <w:t>and</w:t>
            </w:r>
            <w:proofErr w:type="spellEnd"/>
            <w:r w:rsidRPr="005F7B07">
              <w:rPr>
                <w:rFonts w:eastAsia="Times New Roman"/>
                <w:b/>
                <w:bCs/>
                <w:i/>
                <w:iCs/>
                <w:color w:val="000000"/>
                <w:sz w:val="20"/>
              </w:rPr>
              <w:t xml:space="preserve"> </w:t>
            </w:r>
            <w:proofErr w:type="spellStart"/>
            <w:r w:rsidRPr="005F7B07">
              <w:rPr>
                <w:rFonts w:eastAsia="Times New Roman"/>
                <w:b/>
                <w:bCs/>
                <w:i/>
                <w:iCs/>
                <w:color w:val="000000"/>
                <w:sz w:val="20"/>
              </w:rPr>
              <w:t>Simulation</w:t>
            </w:r>
            <w:proofErr w:type="spellEnd"/>
            <w:r w:rsidRPr="005F7B07">
              <w:rPr>
                <w:rFonts w:eastAsia="Times New Roman"/>
                <w:b/>
                <w:bCs/>
                <w:i/>
                <w:iCs/>
                <w:color w:val="000000"/>
                <w:sz w:val="20"/>
              </w:rPr>
              <w:t xml:space="preserve"> Game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de simulação que tentam abordar as atividades da vida real com o maior grau de exatidão possível. Normalmente utilizados para a aquisição ou exercício de habilidades.</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proofErr w:type="spellStart"/>
            <w:r w:rsidRPr="00C17B3E">
              <w:rPr>
                <w:rFonts w:eastAsia="Times New Roman"/>
                <w:i/>
                <w:color w:val="000000"/>
                <w:sz w:val="20"/>
              </w:rPr>
              <w:t>Democracy</w:t>
            </w:r>
            <w:proofErr w:type="spellEnd"/>
            <w:r w:rsidRPr="00C17B3E">
              <w:rPr>
                <w:rFonts w:eastAsia="Times New Roman"/>
                <w:i/>
                <w:color w:val="000000"/>
                <w:sz w:val="20"/>
              </w:rPr>
              <w:t xml:space="preserve"> 3</w:t>
            </w:r>
            <w:r w:rsidR="00A90E14">
              <w:rPr>
                <w:rFonts w:eastAsia="Times New Roman"/>
                <w:i/>
                <w:color w:val="000000"/>
                <w:sz w:val="20"/>
              </w:rPr>
              <w:fldChar w:fldCharType="begin"/>
            </w:r>
            <w:r w:rsidR="00A90E14">
              <w:instrText xml:space="preserve"> XE "</w:instrText>
            </w:r>
            <w:r w:rsidR="00A90E14" w:rsidRPr="00DD1D8E">
              <w:rPr>
                <w:rFonts w:eastAsia="Times New Roman"/>
                <w:i/>
                <w:color w:val="000000"/>
                <w:sz w:val="20"/>
              </w:rPr>
              <w:instrText>Democracy 3</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jogo de estratégia política, que simula o processo de governo por meio de políticas simuladas, leis, eleitores e outros temas.</w:t>
            </w:r>
          </w:p>
          <w:p w:rsidR="00EC7A36" w:rsidRPr="005F7B07" w:rsidRDefault="00EC7A36" w:rsidP="00EC7A36">
            <w:pPr>
              <w:spacing w:after="0" w:line="240" w:lineRule="auto"/>
              <w:ind w:firstLine="0"/>
              <w:jc w:val="center"/>
              <w:rPr>
                <w:rFonts w:eastAsia="Times New Roman"/>
                <w:color w:val="000000"/>
                <w:sz w:val="20"/>
              </w:rPr>
            </w:pPr>
            <w:r>
              <w:rPr>
                <w:b/>
                <w:bCs/>
                <w:noProof/>
                <w:color w:val="000000"/>
                <w:lang w:val="en-US" w:eastAsia="en-US"/>
              </w:rPr>
              <w:drawing>
                <wp:inline distT="0" distB="0" distL="0" distR="0" wp14:anchorId="09085D7E" wp14:editId="20F76D63">
                  <wp:extent cx="2720975" cy="1536065"/>
                  <wp:effectExtent l="0" t="0" r="3175" b="6985"/>
                  <wp:docPr id="16" name="Imagem 16" descr="https://lh3.googleusercontent.com/hX4zPlUwwZjYenV0lex35TbiwtADnGlCvJ_Pac77MOM6BZhtiFPY705FcQ07gL5NqWiN_2v2-rQGMiX8xCB9NMfToWL25Q8qb09pHRWedOjIYUf79UGd9zp8S5v66VySugteosH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hX4zPlUwwZjYenV0lex35TbiwtADnGlCvJ_Pac77MOM6BZhtiFPY705FcQ07gL5NqWiN_2v2-rQGMiX8xCB9NMfToWL25Q8qb09pHRWedOjIYUf79UGd9zp8S5v66VySugteosHV"/>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0975" cy="153606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proofErr w:type="spellStart"/>
            <w:proofErr w:type="gramStart"/>
            <w:r w:rsidRPr="005F7B07">
              <w:rPr>
                <w:rFonts w:eastAsia="Times New Roman"/>
                <w:b/>
                <w:bCs/>
                <w:i/>
                <w:iCs/>
                <w:color w:val="000000"/>
                <w:sz w:val="20"/>
              </w:rPr>
              <w:t>Persuasive</w:t>
            </w:r>
            <w:proofErr w:type="spellEnd"/>
            <w:r w:rsidRPr="005F7B07">
              <w:rPr>
                <w:rFonts w:eastAsia="Times New Roman"/>
                <w:b/>
                <w:bCs/>
                <w:i/>
                <w:iCs/>
                <w:color w:val="000000"/>
                <w:sz w:val="20"/>
              </w:rPr>
              <w:t xml:space="preserve"> Games</w:t>
            </w:r>
            <w:proofErr w:type="gram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que persuadem os jogadores por meio da jogabilidade, normalmente projetados para mudar atitudes e comportamentos dos jogadores por meio de persuasão.</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C17B3E">
              <w:rPr>
                <w:rFonts w:eastAsia="Times New Roman"/>
                <w:i/>
                <w:color w:val="000000"/>
                <w:sz w:val="20"/>
              </w:rPr>
              <w:t xml:space="preserve">Stop </w:t>
            </w:r>
            <w:proofErr w:type="spellStart"/>
            <w:r w:rsidRPr="00C17B3E">
              <w:rPr>
                <w:rFonts w:eastAsia="Times New Roman"/>
                <w:i/>
                <w:color w:val="000000"/>
                <w:sz w:val="20"/>
              </w:rPr>
              <w:t>Disasters</w:t>
            </w:r>
            <w:proofErr w:type="spellEnd"/>
            <w:r w:rsidRPr="00C17B3E">
              <w:rPr>
                <w:rFonts w:eastAsia="Times New Roman"/>
                <w:i/>
                <w:color w:val="000000"/>
                <w:sz w:val="20"/>
              </w:rPr>
              <w:t>!</w:t>
            </w:r>
            <w:r w:rsidR="00A90E14">
              <w:rPr>
                <w:rFonts w:eastAsia="Times New Roman"/>
                <w:i/>
                <w:color w:val="000000"/>
                <w:sz w:val="20"/>
              </w:rPr>
              <w:fldChar w:fldCharType="begin"/>
            </w:r>
            <w:r w:rsidR="00A90E14">
              <w:instrText xml:space="preserve"> XE "</w:instrText>
            </w:r>
            <w:r w:rsidR="00A90E14" w:rsidRPr="00CE7E0E">
              <w:rPr>
                <w:rFonts w:eastAsia="Times New Roman"/>
                <w:i/>
                <w:color w:val="000000"/>
                <w:sz w:val="20"/>
              </w:rPr>
              <w:instrText>Stop Disasters!</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este jogo é sobre prevenção de desastres naturais, onde o jogador tem que realizar ações preventivas para tsunamis, terremotos, incêndios e etc.</w:t>
            </w:r>
          </w:p>
          <w:p w:rsidR="00EC7A36" w:rsidRPr="005F7B07" w:rsidRDefault="00EC7A36" w:rsidP="00EC7A36">
            <w:pPr>
              <w:spacing w:after="0" w:line="240" w:lineRule="auto"/>
              <w:ind w:firstLine="0"/>
              <w:jc w:val="center"/>
              <w:rPr>
                <w:rFonts w:eastAsia="Times New Roman"/>
                <w:color w:val="000000"/>
                <w:sz w:val="20"/>
              </w:rPr>
            </w:pPr>
            <w:r>
              <w:rPr>
                <w:b/>
                <w:bCs/>
                <w:i/>
                <w:iCs/>
                <w:noProof/>
                <w:color w:val="000000"/>
                <w:lang w:val="en-US" w:eastAsia="en-US"/>
              </w:rPr>
              <w:drawing>
                <wp:inline distT="0" distB="0" distL="0" distR="0" wp14:anchorId="4F2C34CC" wp14:editId="6DF25B09">
                  <wp:extent cx="2501900" cy="1360805"/>
                  <wp:effectExtent l="0" t="0" r="0" b="0"/>
                  <wp:docPr id="17" name="Imagem 17" descr="https://lh5.googleusercontent.com/hQVYGfuIKLRx4cV3DfidJ6I6Vx1Yn_5DL8hjjUTWl5-AYmwEL7OQTh_Rni2Z5qDEXJ6mVHlDhqCm58V5uvNuRGHQSts3jB7JH4C1BALxFpwu-l3qLuzhgsbYofa9mEz6fxa4evF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5.googleusercontent.com/hQVYGfuIKLRx4cV3DfidJ6I6Vx1Yn_5DL8hjjUTWl5-AYmwEL7OQTh_Rni2Z5qDEXJ6mVHlDhqCm58V5uvNuRGHQSts3jB7JH4C1BALxFpwu-l3qLuzhgsbYofa9mEz6fxa4evFq"/>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01900" cy="136080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Organizational</w:t>
            </w:r>
            <w:proofErr w:type="spellEnd"/>
            <w:r w:rsidRPr="005F7B07">
              <w:rPr>
                <w:rFonts w:eastAsia="Times New Roman"/>
                <w:b/>
                <w:bCs/>
                <w:i/>
                <w:iCs/>
                <w:color w:val="000000"/>
                <w:sz w:val="20"/>
              </w:rPr>
              <w:t xml:space="preserve"> </w:t>
            </w:r>
            <w:proofErr w:type="spellStart"/>
            <w:r w:rsidRPr="005F7B07">
              <w:rPr>
                <w:rFonts w:eastAsia="Times New Roman"/>
                <w:b/>
                <w:bCs/>
                <w:i/>
                <w:iCs/>
                <w:color w:val="000000"/>
                <w:sz w:val="20"/>
              </w:rPr>
              <w:t>dynamic</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projetados para promover o desenvolvimento pessoal e a formação do caráter.</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line="240" w:lineRule="auto"/>
              <w:ind w:firstLine="0"/>
              <w:rPr>
                <w:rFonts w:eastAsia="Times New Roman"/>
                <w:color w:val="000000"/>
                <w:sz w:val="20"/>
              </w:rPr>
            </w:pPr>
            <w:r w:rsidRPr="00C17B3E">
              <w:rPr>
                <w:rFonts w:eastAsia="Times New Roman"/>
                <w:i/>
                <w:color w:val="000000"/>
                <w:sz w:val="20"/>
              </w:rPr>
              <w:t>IBM INNOV8</w:t>
            </w:r>
            <w:r w:rsidR="00A90E14">
              <w:rPr>
                <w:rFonts w:eastAsia="Times New Roman"/>
                <w:i/>
                <w:color w:val="000000"/>
                <w:sz w:val="20"/>
              </w:rPr>
              <w:fldChar w:fldCharType="begin"/>
            </w:r>
            <w:r w:rsidR="00A90E14">
              <w:instrText xml:space="preserve"> XE "</w:instrText>
            </w:r>
            <w:r w:rsidR="00A90E14" w:rsidRPr="008F3A25">
              <w:rPr>
                <w:rFonts w:eastAsia="Times New Roman"/>
                <w:i/>
                <w:color w:val="000000"/>
                <w:sz w:val="20"/>
              </w:rPr>
              <w:instrText>IBM INNOV8</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jogo para aprendizagem de modelagem de processo de negócio em BPM.</w:t>
            </w:r>
          </w:p>
          <w:p w:rsidR="00EC7A36" w:rsidRPr="005F7B07" w:rsidRDefault="00EC7A36" w:rsidP="00EC7A36">
            <w:pPr>
              <w:spacing w:after="0" w:line="240" w:lineRule="auto"/>
              <w:ind w:firstLine="0"/>
              <w:jc w:val="center"/>
              <w:rPr>
                <w:rFonts w:eastAsia="Times New Roman"/>
                <w:color w:val="000000"/>
                <w:sz w:val="20"/>
              </w:rPr>
            </w:pPr>
            <w:r>
              <w:rPr>
                <w:noProof/>
                <w:color w:val="000000"/>
                <w:lang w:val="en-US" w:eastAsia="en-US"/>
              </w:rPr>
              <w:drawing>
                <wp:inline distT="0" distB="0" distL="0" distR="0" wp14:anchorId="059B5BD0" wp14:editId="341DF1A3">
                  <wp:extent cx="2713990" cy="1382395"/>
                  <wp:effectExtent l="0" t="0" r="0" b="8255"/>
                  <wp:docPr id="18" name="Imagem 18" descr="https://lh6.googleusercontent.com/8v4I63RcK5iztxkGA6cSgkWGq7upT69XO4WiOXz_g6TJQ8a_K6JiblQZN1GnCOdA1WPkRcMp_T0tKURuH_at45yG-gh5vk2uM7xkuwj9Q_4MZE1YbECbf8WUZ4RautNNPqAvRu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8v4I63RcK5iztxkGA6cSgkWGq7upT69XO4WiOXz_g6TJQ8a_K6JiblQZN1GnCOdA1WPkRcMp_T0tKURuH_at45yG-gh5vk2uM7xkuwj9Q_4MZE1YbECbf8WUZ4RautNNPqAvRuei"/>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13990" cy="138239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Games for Health</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utilizados para educação em saúde, simulações médicas, terapias e reabilitação de pacientes.</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proofErr w:type="spellStart"/>
            <w:r w:rsidRPr="00C17B3E">
              <w:rPr>
                <w:rFonts w:eastAsia="Times New Roman"/>
                <w:i/>
                <w:color w:val="000000"/>
                <w:sz w:val="20"/>
              </w:rPr>
              <w:t>Fatworld</w:t>
            </w:r>
            <w:proofErr w:type="spellEnd"/>
            <w:r w:rsidR="00A90E14">
              <w:rPr>
                <w:rFonts w:eastAsia="Times New Roman"/>
                <w:i/>
                <w:color w:val="000000"/>
                <w:sz w:val="20"/>
              </w:rPr>
              <w:fldChar w:fldCharType="begin"/>
            </w:r>
            <w:r w:rsidR="00A90E14">
              <w:instrText xml:space="preserve"> XE "</w:instrText>
            </w:r>
            <w:r w:rsidR="00A90E14" w:rsidRPr="00A338CA">
              <w:rPr>
                <w:rFonts w:eastAsia="Times New Roman"/>
                <w:i/>
                <w:color w:val="000000"/>
                <w:sz w:val="20"/>
              </w:rPr>
              <w:instrText>Fatworld</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jogo sobre nutrição, no qual tenta conscientizar sobre doenças relacionadas à má alimentação. O objetivo é reorganizar a vida do personagem a fim de cuidar de sua saúde.</w:t>
            </w:r>
          </w:p>
          <w:p w:rsidR="00EC7A36" w:rsidRPr="005F7B07" w:rsidRDefault="00EC7A36" w:rsidP="00EC7A36">
            <w:pPr>
              <w:spacing w:after="0" w:line="240" w:lineRule="auto"/>
              <w:ind w:firstLine="0"/>
              <w:jc w:val="center"/>
              <w:rPr>
                <w:rFonts w:eastAsia="Times New Roman"/>
                <w:color w:val="000000"/>
                <w:sz w:val="20"/>
              </w:rPr>
            </w:pPr>
            <w:r>
              <w:rPr>
                <w:b/>
                <w:bCs/>
                <w:noProof/>
                <w:color w:val="000000"/>
                <w:lang w:val="en-US" w:eastAsia="en-US"/>
              </w:rPr>
              <w:drawing>
                <wp:inline distT="0" distB="0" distL="0" distR="0" wp14:anchorId="7BCBC118" wp14:editId="52BBAF7A">
                  <wp:extent cx="2640965" cy="1419225"/>
                  <wp:effectExtent l="0" t="0" r="6985" b="9525"/>
                  <wp:docPr id="19" name="Imagem 19" descr="https://lh4.googleusercontent.com/WghTLuWldShUFZTeTrs_9RcfQyl9qAmG4et_kvYepu8551m8em_SiSpomtqEV1NYmfGLkhovofNf8Uxp2_o0MwAwRbV4kchBXd_iMNlbr7Quf9oA3ro0l5yKjtYm7X816vuVAMm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WghTLuWldShUFZTeTrs_9RcfQyl9qAmG4et_kvYepu8551m8em_SiSpomtqEV1NYmfGLkhovofNf8Uxp2_o0MwAwRbV4kchBXd_iMNlbr7Quf9oA3ro0l5yKjtYm7X816vuVAMmq"/>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0965" cy="141922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proofErr w:type="spellStart"/>
            <w:proofErr w:type="gramStart"/>
            <w:r w:rsidRPr="005F7B07">
              <w:rPr>
                <w:rFonts w:eastAsia="Times New Roman"/>
                <w:b/>
                <w:bCs/>
                <w:i/>
                <w:iCs/>
                <w:color w:val="000000"/>
                <w:sz w:val="20"/>
              </w:rPr>
              <w:t>Art</w:t>
            </w:r>
            <w:proofErr w:type="spellEnd"/>
            <w:r w:rsidRPr="005F7B07">
              <w:rPr>
                <w:rFonts w:eastAsia="Times New Roman"/>
                <w:b/>
                <w:bCs/>
                <w:i/>
                <w:iCs/>
                <w:color w:val="000000"/>
                <w:sz w:val="20"/>
              </w:rPr>
              <w:t xml:space="preserve"> Games</w:t>
            </w:r>
            <w:proofErr w:type="gram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que expressam ideias artísticas ou arte produzidas por meio de jogos digitais.</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proofErr w:type="spellStart"/>
            <w:r w:rsidRPr="00C17B3E">
              <w:rPr>
                <w:rFonts w:eastAsia="Times New Roman"/>
                <w:i/>
                <w:color w:val="000000"/>
                <w:sz w:val="20"/>
              </w:rPr>
              <w:t>Proteus</w:t>
            </w:r>
            <w:proofErr w:type="spellEnd"/>
            <w:r w:rsidR="00A90E14">
              <w:rPr>
                <w:rFonts w:eastAsia="Times New Roman"/>
                <w:i/>
                <w:color w:val="000000"/>
                <w:sz w:val="20"/>
              </w:rPr>
              <w:fldChar w:fldCharType="begin"/>
            </w:r>
            <w:r w:rsidR="00A90E14">
              <w:instrText xml:space="preserve"> XE "</w:instrText>
            </w:r>
            <w:r w:rsidR="00A90E14" w:rsidRPr="00A2069A">
              <w:rPr>
                <w:rFonts w:eastAsia="Times New Roman"/>
                <w:i/>
                <w:color w:val="000000"/>
                <w:sz w:val="20"/>
              </w:rPr>
              <w:instrText>Proteus</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um jogo com o objetivo para a exploração e descoberta audiovisual.</w:t>
            </w:r>
          </w:p>
          <w:p w:rsidR="00EC7A36" w:rsidRPr="005F7B07" w:rsidRDefault="00EC7A36" w:rsidP="00EC7A36">
            <w:pPr>
              <w:spacing w:after="0" w:line="240" w:lineRule="auto"/>
              <w:ind w:firstLine="0"/>
              <w:jc w:val="center"/>
              <w:rPr>
                <w:rFonts w:eastAsia="Times New Roman"/>
                <w:color w:val="000000"/>
                <w:sz w:val="20"/>
              </w:rPr>
            </w:pPr>
            <w:r>
              <w:rPr>
                <w:noProof/>
                <w:lang w:val="en-US" w:eastAsia="en-US"/>
              </w:rPr>
              <w:drawing>
                <wp:inline distT="0" distB="0" distL="0" distR="0" wp14:anchorId="0547BB9B" wp14:editId="2BF4EC72">
                  <wp:extent cx="2853690" cy="1697126"/>
                  <wp:effectExtent l="0" t="0" r="381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75958" cy="1710369"/>
                          </a:xfrm>
                          <a:prstGeom prst="rect">
                            <a:avLst/>
                          </a:prstGeom>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Militainment</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utilizados para fins militares por meio de simulações de operações com o alto grau de precisão.</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proofErr w:type="spellStart"/>
            <w:r w:rsidRPr="0028701F">
              <w:rPr>
                <w:rFonts w:eastAsia="Times New Roman"/>
                <w:i/>
                <w:color w:val="000000"/>
                <w:sz w:val="20"/>
              </w:rPr>
              <w:t>America’s</w:t>
            </w:r>
            <w:proofErr w:type="spellEnd"/>
            <w:r w:rsidRPr="0028701F">
              <w:rPr>
                <w:rFonts w:eastAsia="Times New Roman"/>
                <w:i/>
                <w:color w:val="000000"/>
                <w:sz w:val="20"/>
              </w:rPr>
              <w:t xml:space="preserve"> </w:t>
            </w:r>
            <w:proofErr w:type="spellStart"/>
            <w:r w:rsidRPr="0028701F">
              <w:rPr>
                <w:rFonts w:eastAsia="Times New Roman"/>
                <w:i/>
                <w:color w:val="000000"/>
                <w:sz w:val="20"/>
              </w:rPr>
              <w:t>Army</w:t>
            </w:r>
            <w:proofErr w:type="spellEnd"/>
            <w:r w:rsidR="00A90E14">
              <w:rPr>
                <w:rFonts w:eastAsia="Times New Roman"/>
                <w:i/>
                <w:color w:val="000000"/>
                <w:sz w:val="20"/>
              </w:rPr>
              <w:fldChar w:fldCharType="begin"/>
            </w:r>
            <w:r w:rsidR="00A90E14">
              <w:instrText xml:space="preserve"> XE "</w:instrText>
            </w:r>
            <w:r w:rsidR="00A90E14" w:rsidRPr="003805D9">
              <w:rPr>
                <w:rFonts w:eastAsia="Times New Roman"/>
                <w:i/>
                <w:color w:val="000000"/>
                <w:sz w:val="20"/>
              </w:rPr>
              <w:instrText>America’s Army</w:instrText>
            </w:r>
            <w:r w:rsidR="00A90E14">
              <w:instrText xml:space="preserve">" </w:instrText>
            </w:r>
            <w:r w:rsidR="00A90E14">
              <w:rPr>
                <w:rFonts w:eastAsia="Times New Roman"/>
                <w:i/>
                <w:color w:val="000000"/>
                <w:sz w:val="20"/>
              </w:rPr>
              <w:fldChar w:fldCharType="end"/>
            </w:r>
            <w:r w:rsidRPr="0028701F">
              <w:rPr>
                <w:rFonts w:eastAsia="Times New Roman"/>
                <w:color w:val="000000"/>
                <w:sz w:val="20"/>
              </w:rPr>
              <w:t>: jogo desenvolvido para treinamento de soldados do exército do Estados Unidos da América, envolvendo situações de operações militares</w:t>
            </w:r>
          </w:p>
          <w:p w:rsidR="00EC7A36" w:rsidRPr="005F7B07" w:rsidRDefault="00EC7A36" w:rsidP="00EC7A36">
            <w:pPr>
              <w:spacing w:after="0" w:line="240" w:lineRule="auto"/>
              <w:ind w:firstLine="0"/>
              <w:jc w:val="center"/>
              <w:rPr>
                <w:rFonts w:eastAsia="Times New Roman"/>
                <w:color w:val="000000"/>
                <w:sz w:val="20"/>
              </w:rPr>
            </w:pPr>
            <w:r>
              <w:rPr>
                <w:noProof/>
                <w:color w:val="000000"/>
                <w:lang w:val="en-US" w:eastAsia="en-US"/>
              </w:rPr>
              <w:drawing>
                <wp:inline distT="0" distB="0" distL="0" distR="0" wp14:anchorId="6E1FA1A9" wp14:editId="4E89BED7">
                  <wp:extent cx="2720975" cy="1536065"/>
                  <wp:effectExtent l="0" t="0" r="3175" b="6985"/>
                  <wp:docPr id="21" name="Imagem 21" descr="https://lh4.googleusercontent.com/TX6Hc--xKcb1uFfFlknoLmFMlO9skhcOWBE0L8LWK8AQfDwLxUXobjmYv4K45GkIia0MtTIigrMYMR0n_wXZzfSYfHwSXGrSeQm4kuWFgWxDd3u02G9_170g1zqII-t_iaz0Df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4.googleusercontent.com/TX6Hc--xKcb1uFfFlknoLmFMlO9skhcOWBE0L8LWK8AQfDwLxUXobjmYv4K45GkIia0MtTIigrMYMR0n_wXZzfSYfHwSXGrSeQm4kuWFgWxDd3u02G9_170g1zqII-t_iaz0DfAY"/>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20975" cy="1536065"/>
                          </a:xfrm>
                          <a:prstGeom prst="rect">
                            <a:avLst/>
                          </a:prstGeom>
                          <a:noFill/>
                          <a:ln>
                            <a:noFill/>
                          </a:ln>
                        </pic:spPr>
                      </pic:pic>
                    </a:graphicData>
                  </a:graphic>
                </wp:inline>
              </w:drawing>
            </w:r>
          </w:p>
        </w:tc>
      </w:tr>
    </w:tbl>
    <w:p w:rsidR="00915935" w:rsidRPr="002A6E93" w:rsidRDefault="00915935" w:rsidP="002A6E93"/>
    <w:p w:rsidR="002E6B63" w:rsidRDefault="00042C97" w:rsidP="00A475F6">
      <w:pPr>
        <w:pStyle w:val="Heading1"/>
      </w:pPr>
      <w:bookmarkStart w:id="29" w:name="_Toc481667172"/>
      <w:r>
        <w:t>De que serve</w:t>
      </w:r>
      <w:r w:rsidR="004D44C0">
        <w:t>m</w:t>
      </w:r>
      <w:r>
        <w:t xml:space="preserve"> essa</w:t>
      </w:r>
      <w:r w:rsidR="004D44C0">
        <w:t>s</w:t>
      </w:r>
      <w:r>
        <w:t xml:space="preserve"> definiç</w:t>
      </w:r>
      <w:r w:rsidR="004D44C0">
        <w:t>ões</w:t>
      </w:r>
      <w:bookmarkEnd w:id="29"/>
    </w:p>
    <w:p w:rsidR="002E6B63" w:rsidRDefault="00042C97" w:rsidP="00096ABF">
      <w:r>
        <w:t>O motivo de ter uma definição do que é um jogo não é criar uma barreira entre jogos e não jogos. O que queremos é delimitar de maneira fluída o que consideramos um jogo. Podemos pensar que essa definição é um grande “ou” de requisitos. Assim, algo deixa totalmente de ser um jogo apenas quando todas as condições são quebradas.</w:t>
      </w:r>
    </w:p>
    <w:p w:rsidR="00D81548" w:rsidRDefault="00042C97" w:rsidP="00096ABF">
      <w:r>
        <w:t xml:space="preserve">Vamos colocar alguns jogos na perspectiva dessa definição. </w:t>
      </w:r>
    </w:p>
    <w:p w:rsidR="00D81548" w:rsidRDefault="00042C97" w:rsidP="00096ABF">
      <w:r>
        <w:t>Nosso jogo paradigmático é o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como sempre. Ele cumpre todos os requisitos do que acreditamos ser um jogo, mesmo que o resultado seja bastante previsível quando competidores de competência diferente estão frente a frente. </w:t>
      </w:r>
    </w:p>
    <w:p w:rsidR="00D81548" w:rsidRDefault="00042C97" w:rsidP="00096ABF">
      <w:r>
        <w:t xml:space="preserve">Outro jogo clássico é o </w:t>
      </w:r>
      <w:r w:rsidR="00D81548">
        <w:t>G</w:t>
      </w:r>
      <w:r>
        <w:t>amão</w:t>
      </w:r>
      <w:r w:rsidR="00C75023">
        <w:fldChar w:fldCharType="begin"/>
      </w:r>
      <w:r w:rsidR="00C75023">
        <w:instrText xml:space="preserve"> XE "</w:instrText>
      </w:r>
      <w:r w:rsidR="00C75023" w:rsidRPr="003F51FC">
        <w:instrText>Gamão</w:instrText>
      </w:r>
      <w:r w:rsidR="00C75023">
        <w:instrText xml:space="preserve">" </w:instrText>
      </w:r>
      <w:r w:rsidR="00C75023">
        <w:fldChar w:fldCharType="end"/>
      </w:r>
      <w:r>
        <w:t>. Ambos são jogos para os quais não sabemos, a</w:t>
      </w:r>
      <w:r w:rsidR="00D81548">
        <w:t xml:space="preserve"> priori, se haverá um vencedor, porém no Gamão existe o elemento sorte, não existente no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rsidR="00D81548">
        <w:t>, um jogo de habilidade mental.</w:t>
      </w:r>
    </w:p>
    <w:p w:rsidR="00D81548" w:rsidRDefault="00042C97" w:rsidP="00096ABF">
      <w:r>
        <w:t>Alguns jogos fogem um pouquinho</w:t>
      </w:r>
      <w:r w:rsidR="00D81548">
        <w:t xml:space="preserve"> da definição</w:t>
      </w:r>
      <w:r>
        <w:t xml:space="preserve">, como aqueles onde não há uma vitória sobre o adversário.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se enquadram nessa classe e vários jogos cooperativos. </w:t>
      </w:r>
    </w:p>
    <w:p w:rsidR="00D81548" w:rsidRDefault="00042C97" w:rsidP="00096ABF">
      <w:r>
        <w:t>Ainda há a possibilidade de um jogo ser interessante para nós quando jogado por amadores por diversão, como o futebol</w:t>
      </w:r>
      <w:r w:rsidR="00C75023">
        <w:fldChar w:fldCharType="begin"/>
      </w:r>
      <w:r w:rsidR="00C75023">
        <w:instrText xml:space="preserve"> XE "</w:instrText>
      </w:r>
      <w:r w:rsidR="00C75023" w:rsidRPr="009543B1">
        <w:rPr>
          <w:i/>
        </w:rPr>
        <w:instrText>futebol</w:instrText>
      </w:r>
      <w:r w:rsidR="00C75023">
        <w:instrText xml:space="preserve">" </w:instrText>
      </w:r>
      <w:r w:rsidR="00C75023">
        <w:fldChar w:fldCharType="end"/>
      </w:r>
      <w:r>
        <w:t xml:space="preserve">, mas não ser interessante quando jogado por profissionais. </w:t>
      </w:r>
    </w:p>
    <w:p w:rsidR="002E6B63" w:rsidRDefault="00D81548" w:rsidP="00096ABF">
      <w:r>
        <w:t>Finalmente, chamamos a atenção que a</w:t>
      </w:r>
      <w:r w:rsidR="00042C97">
        <w:t xml:space="preserve">inda podemos discutir jogos que são tipicamente jogados a dinheiro, como pôquer, pois eles podem ser jogados por valores que não influem na vida das pessoas ou podem servir de referência para como devem funcionar a mecânica de outros jogos. </w:t>
      </w:r>
    </w:p>
    <w:p w:rsidR="002E6B63" w:rsidRDefault="00042C97" w:rsidP="00096ABF">
      <w:r>
        <w:br w:type="page"/>
      </w:r>
    </w:p>
    <w:p w:rsidR="00EF3CF3" w:rsidRDefault="00EF3CF3" w:rsidP="00096ABF">
      <w:pPr>
        <w:pStyle w:val="Heading1"/>
      </w:pPr>
      <w:bookmarkStart w:id="30" w:name="_Toc481667173"/>
      <w:r>
        <w:t>Jogos Citados</w:t>
      </w:r>
      <w:bookmarkEnd w:id="30"/>
    </w:p>
    <w:p w:rsidR="00A90E14" w:rsidRDefault="00EF3CF3" w:rsidP="00EF3CF3">
      <w:pPr>
        <w:rPr>
          <w:noProof/>
        </w:rPr>
        <w:sectPr w:rsidR="00A90E14" w:rsidSect="00A90E14">
          <w:headerReference w:type="default" r:id="rId28"/>
          <w:footerReference w:type="default" r:id="rId29"/>
          <w:type w:val="continuous"/>
          <w:pgSz w:w="12240" w:h="15840"/>
          <w:pgMar w:top="1417" w:right="1701" w:bottom="1417" w:left="1701" w:header="0" w:footer="311" w:gutter="0"/>
          <w:cols w:space="720"/>
        </w:sectPr>
      </w:pPr>
      <w:r>
        <w:fldChar w:fldCharType="begin"/>
      </w:r>
      <w:r>
        <w:instrText xml:space="preserve"> INDEX \c "2" \z "1046" </w:instrText>
      </w:r>
      <w:r>
        <w:fldChar w:fldCharType="separate"/>
      </w:r>
    </w:p>
    <w:p w:rsidR="00A90E14" w:rsidRDefault="00A90E14">
      <w:pPr>
        <w:pStyle w:val="Index1"/>
        <w:tabs>
          <w:tab w:val="right" w:leader="dot" w:pos="4049"/>
        </w:tabs>
        <w:rPr>
          <w:noProof/>
        </w:rPr>
      </w:pPr>
      <w:r>
        <w:rPr>
          <w:noProof/>
        </w:rPr>
        <w:t>100 metros rasos, 29</w:t>
      </w:r>
    </w:p>
    <w:p w:rsidR="00A90E14" w:rsidRDefault="00A90E14">
      <w:pPr>
        <w:pStyle w:val="Index1"/>
        <w:tabs>
          <w:tab w:val="right" w:leader="dot" w:pos="4049"/>
        </w:tabs>
        <w:rPr>
          <w:noProof/>
        </w:rPr>
      </w:pPr>
      <w:r w:rsidRPr="007A34CF">
        <w:rPr>
          <w:rFonts w:eastAsia="Times New Roman"/>
          <w:i/>
          <w:noProof/>
          <w:color w:val="000000"/>
        </w:rPr>
        <w:t>America’s Army</w:t>
      </w:r>
      <w:r>
        <w:rPr>
          <w:noProof/>
        </w:rPr>
        <w:t>, 40</w:t>
      </w:r>
    </w:p>
    <w:p w:rsidR="00A90E14" w:rsidRDefault="00A90E14">
      <w:pPr>
        <w:pStyle w:val="Index1"/>
        <w:tabs>
          <w:tab w:val="right" w:leader="dot" w:pos="4049"/>
        </w:tabs>
        <w:rPr>
          <w:noProof/>
        </w:rPr>
      </w:pPr>
      <w:r w:rsidRPr="007A34CF">
        <w:rPr>
          <w:i/>
          <w:noProof/>
        </w:rPr>
        <w:t>Angry Birds</w:t>
      </w:r>
      <w:r>
        <w:rPr>
          <w:noProof/>
        </w:rPr>
        <w:t>, 16</w:t>
      </w:r>
    </w:p>
    <w:p w:rsidR="00A90E14" w:rsidRDefault="00A90E14">
      <w:pPr>
        <w:pStyle w:val="Index1"/>
        <w:tabs>
          <w:tab w:val="right" w:leader="dot" w:pos="4049"/>
        </w:tabs>
        <w:rPr>
          <w:noProof/>
        </w:rPr>
      </w:pPr>
      <w:r>
        <w:rPr>
          <w:noProof/>
        </w:rPr>
        <w:t>Assassino, 28</w:t>
      </w:r>
    </w:p>
    <w:p w:rsidR="00A90E14" w:rsidRDefault="00A90E14">
      <w:pPr>
        <w:pStyle w:val="Index1"/>
        <w:tabs>
          <w:tab w:val="right" w:leader="dot" w:pos="4049"/>
        </w:tabs>
        <w:rPr>
          <w:noProof/>
        </w:rPr>
      </w:pPr>
      <w:r w:rsidRPr="007A34CF">
        <w:rPr>
          <w:i/>
          <w:noProof/>
        </w:rPr>
        <w:t>Battlestar Galactica</w:t>
      </w:r>
      <w:r>
        <w:rPr>
          <w:noProof/>
        </w:rPr>
        <w:t>, 28</w:t>
      </w:r>
    </w:p>
    <w:p w:rsidR="00A90E14" w:rsidRDefault="00A90E14">
      <w:pPr>
        <w:pStyle w:val="Index1"/>
        <w:tabs>
          <w:tab w:val="right" w:leader="dot" w:pos="4049"/>
        </w:tabs>
        <w:rPr>
          <w:noProof/>
        </w:rPr>
      </w:pPr>
      <w:r w:rsidRPr="007A34CF">
        <w:rPr>
          <w:i/>
          <w:noProof/>
        </w:rPr>
        <w:t>Ciclismo</w:t>
      </w:r>
      <w:r>
        <w:rPr>
          <w:noProof/>
        </w:rPr>
        <w:t>, 25</w:t>
      </w:r>
    </w:p>
    <w:p w:rsidR="00A90E14" w:rsidRDefault="00A90E14">
      <w:pPr>
        <w:pStyle w:val="Index1"/>
        <w:tabs>
          <w:tab w:val="right" w:leader="dot" w:pos="4049"/>
        </w:tabs>
        <w:rPr>
          <w:noProof/>
        </w:rPr>
      </w:pPr>
      <w:r w:rsidRPr="007A34CF">
        <w:rPr>
          <w:i/>
          <w:noProof/>
        </w:rPr>
        <w:t>City Rain</w:t>
      </w:r>
      <w:r>
        <w:rPr>
          <w:noProof/>
        </w:rPr>
        <w:t>, 13</w:t>
      </w:r>
    </w:p>
    <w:p w:rsidR="00A90E14" w:rsidRDefault="00A90E14">
      <w:pPr>
        <w:pStyle w:val="Index1"/>
        <w:tabs>
          <w:tab w:val="right" w:leader="dot" w:pos="4049"/>
        </w:tabs>
        <w:rPr>
          <w:noProof/>
        </w:rPr>
      </w:pPr>
      <w:r>
        <w:rPr>
          <w:noProof/>
        </w:rPr>
        <w:t>Combate, 18</w:t>
      </w:r>
    </w:p>
    <w:p w:rsidR="00A90E14" w:rsidRDefault="00A90E14">
      <w:pPr>
        <w:pStyle w:val="Index1"/>
        <w:tabs>
          <w:tab w:val="right" w:leader="dot" w:pos="4049"/>
        </w:tabs>
        <w:rPr>
          <w:noProof/>
        </w:rPr>
      </w:pPr>
      <w:r w:rsidRPr="007A34CF">
        <w:rPr>
          <w:i/>
          <w:noProof/>
        </w:rPr>
        <w:t>Conquistadores de Catan</w:t>
      </w:r>
      <w:r>
        <w:rPr>
          <w:noProof/>
        </w:rPr>
        <w:t>, 11, 28</w:t>
      </w:r>
    </w:p>
    <w:p w:rsidR="00A90E14" w:rsidRDefault="00A90E14">
      <w:pPr>
        <w:pStyle w:val="Index1"/>
        <w:tabs>
          <w:tab w:val="right" w:leader="dot" w:pos="4049"/>
        </w:tabs>
        <w:rPr>
          <w:noProof/>
        </w:rPr>
      </w:pPr>
      <w:r>
        <w:rPr>
          <w:noProof/>
        </w:rPr>
        <w:t>Crapô, 23</w:t>
      </w:r>
    </w:p>
    <w:p w:rsidR="00A90E14" w:rsidRDefault="00A90E14">
      <w:pPr>
        <w:pStyle w:val="Index1"/>
        <w:tabs>
          <w:tab w:val="right" w:leader="dot" w:pos="4049"/>
        </w:tabs>
        <w:rPr>
          <w:noProof/>
        </w:rPr>
      </w:pPr>
      <w:r w:rsidRPr="007A34CF">
        <w:rPr>
          <w:i/>
          <w:noProof/>
        </w:rPr>
        <w:t>Dafur is Dying</w:t>
      </w:r>
      <w:r>
        <w:rPr>
          <w:noProof/>
        </w:rPr>
        <w:t>, 13, 14</w:t>
      </w:r>
    </w:p>
    <w:p w:rsidR="00A90E14" w:rsidRDefault="00A90E14">
      <w:pPr>
        <w:pStyle w:val="Index1"/>
        <w:tabs>
          <w:tab w:val="right" w:leader="dot" w:pos="4049"/>
        </w:tabs>
        <w:rPr>
          <w:noProof/>
        </w:rPr>
      </w:pPr>
      <w:r>
        <w:rPr>
          <w:noProof/>
        </w:rPr>
        <w:t>Damas, 18, 22</w:t>
      </w:r>
    </w:p>
    <w:p w:rsidR="00A90E14" w:rsidRDefault="00A90E14">
      <w:pPr>
        <w:pStyle w:val="Index1"/>
        <w:tabs>
          <w:tab w:val="right" w:leader="dot" w:pos="4049"/>
        </w:tabs>
        <w:rPr>
          <w:noProof/>
        </w:rPr>
      </w:pPr>
      <w:r w:rsidRPr="007A34CF">
        <w:rPr>
          <w:rFonts w:eastAsia="Times New Roman"/>
          <w:i/>
          <w:noProof/>
          <w:color w:val="000000"/>
        </w:rPr>
        <w:t>Democracy 3</w:t>
      </w:r>
      <w:r>
        <w:rPr>
          <w:noProof/>
        </w:rPr>
        <w:t>, 39</w:t>
      </w:r>
    </w:p>
    <w:p w:rsidR="00A90E14" w:rsidRDefault="00A90E14">
      <w:pPr>
        <w:pStyle w:val="Index1"/>
        <w:tabs>
          <w:tab w:val="right" w:leader="dot" w:pos="4049"/>
        </w:tabs>
        <w:rPr>
          <w:noProof/>
        </w:rPr>
      </w:pPr>
      <w:r w:rsidRPr="007A34CF">
        <w:rPr>
          <w:i/>
          <w:noProof/>
        </w:rPr>
        <w:t>Detetitive</w:t>
      </w:r>
      <w:r>
        <w:rPr>
          <w:noProof/>
        </w:rPr>
        <w:t>, 28</w:t>
      </w:r>
    </w:p>
    <w:p w:rsidR="00A90E14" w:rsidRDefault="00A90E14">
      <w:pPr>
        <w:pStyle w:val="Index1"/>
        <w:tabs>
          <w:tab w:val="right" w:leader="dot" w:pos="4049"/>
        </w:tabs>
        <w:rPr>
          <w:noProof/>
        </w:rPr>
      </w:pPr>
      <w:r w:rsidRPr="007A34CF">
        <w:rPr>
          <w:i/>
          <w:noProof/>
        </w:rPr>
        <w:t>Diplomacy</w:t>
      </w:r>
      <w:r>
        <w:rPr>
          <w:noProof/>
        </w:rPr>
        <w:t>, 18</w:t>
      </w:r>
    </w:p>
    <w:p w:rsidR="00A90E14" w:rsidRDefault="00A90E14">
      <w:pPr>
        <w:pStyle w:val="Index1"/>
        <w:tabs>
          <w:tab w:val="right" w:leader="dot" w:pos="4049"/>
        </w:tabs>
        <w:rPr>
          <w:noProof/>
        </w:rPr>
      </w:pPr>
      <w:r>
        <w:rPr>
          <w:noProof/>
        </w:rPr>
        <w:t>dominó, 25</w:t>
      </w:r>
    </w:p>
    <w:p w:rsidR="00A90E14" w:rsidRDefault="00A90E14">
      <w:pPr>
        <w:pStyle w:val="Index1"/>
        <w:tabs>
          <w:tab w:val="right" w:leader="dot" w:pos="4049"/>
        </w:tabs>
        <w:rPr>
          <w:noProof/>
        </w:rPr>
      </w:pPr>
      <w:r w:rsidRPr="007A34CF">
        <w:rPr>
          <w:i/>
          <w:noProof/>
        </w:rPr>
        <w:t>Dragon Age</w:t>
      </w:r>
      <w:r>
        <w:rPr>
          <w:noProof/>
        </w:rPr>
        <w:t>, 18, 23</w:t>
      </w:r>
    </w:p>
    <w:p w:rsidR="00A90E14" w:rsidRDefault="00A90E14">
      <w:pPr>
        <w:pStyle w:val="Index1"/>
        <w:tabs>
          <w:tab w:val="right" w:leader="dot" w:pos="4049"/>
        </w:tabs>
        <w:rPr>
          <w:noProof/>
        </w:rPr>
      </w:pPr>
      <w:r w:rsidRPr="007A34CF">
        <w:rPr>
          <w:i/>
          <w:noProof/>
        </w:rPr>
        <w:t>Dragon Age II</w:t>
      </w:r>
      <w:r>
        <w:rPr>
          <w:noProof/>
        </w:rPr>
        <w:t>, 18</w:t>
      </w:r>
    </w:p>
    <w:p w:rsidR="00A90E14" w:rsidRDefault="00A90E14">
      <w:pPr>
        <w:pStyle w:val="Index1"/>
        <w:tabs>
          <w:tab w:val="right" w:leader="dot" w:pos="4049"/>
        </w:tabs>
        <w:rPr>
          <w:noProof/>
        </w:rPr>
      </w:pPr>
      <w:r w:rsidRPr="007A34CF">
        <w:rPr>
          <w:i/>
          <w:noProof/>
        </w:rPr>
        <w:t>Dungeons &amp; Dragons</w:t>
      </w:r>
      <w:r>
        <w:rPr>
          <w:noProof/>
        </w:rPr>
        <w:t>, 27, 31</w:t>
      </w:r>
    </w:p>
    <w:p w:rsidR="00A90E14" w:rsidRDefault="00A90E14">
      <w:pPr>
        <w:pStyle w:val="Index1"/>
        <w:tabs>
          <w:tab w:val="right" w:leader="dot" w:pos="4049"/>
        </w:tabs>
        <w:rPr>
          <w:noProof/>
        </w:rPr>
      </w:pPr>
      <w:r w:rsidRPr="007A34CF">
        <w:rPr>
          <w:rFonts w:eastAsia="Times New Roman"/>
          <w:i/>
          <w:noProof/>
          <w:color w:val="000000"/>
        </w:rPr>
        <w:t>Fatworld</w:t>
      </w:r>
      <w:r>
        <w:rPr>
          <w:noProof/>
        </w:rPr>
        <w:t>, 40</w:t>
      </w:r>
    </w:p>
    <w:p w:rsidR="00A90E14" w:rsidRDefault="00A90E14">
      <w:pPr>
        <w:pStyle w:val="Index1"/>
        <w:tabs>
          <w:tab w:val="right" w:leader="dot" w:pos="4049"/>
        </w:tabs>
        <w:rPr>
          <w:noProof/>
        </w:rPr>
      </w:pPr>
      <w:r w:rsidRPr="007A34CF">
        <w:rPr>
          <w:i/>
          <w:noProof/>
        </w:rPr>
        <w:t>Fórmula 1</w:t>
      </w:r>
      <w:r>
        <w:rPr>
          <w:noProof/>
        </w:rPr>
        <w:t>, 25</w:t>
      </w:r>
    </w:p>
    <w:p w:rsidR="00A90E14" w:rsidRDefault="00A90E14">
      <w:pPr>
        <w:pStyle w:val="Index1"/>
        <w:tabs>
          <w:tab w:val="right" w:leader="dot" w:pos="4049"/>
        </w:tabs>
        <w:rPr>
          <w:noProof/>
        </w:rPr>
      </w:pPr>
      <w:r w:rsidRPr="007A34CF">
        <w:rPr>
          <w:i/>
          <w:noProof/>
        </w:rPr>
        <w:t>futebol</w:t>
      </w:r>
      <w:r>
        <w:rPr>
          <w:noProof/>
        </w:rPr>
        <w:t>, 18, 24, 30, 41</w:t>
      </w:r>
    </w:p>
    <w:p w:rsidR="00A90E14" w:rsidRDefault="00A90E14">
      <w:pPr>
        <w:pStyle w:val="Index1"/>
        <w:tabs>
          <w:tab w:val="right" w:leader="dot" w:pos="4049"/>
        </w:tabs>
        <w:rPr>
          <w:noProof/>
        </w:rPr>
      </w:pPr>
      <w:r w:rsidRPr="007A34CF">
        <w:rPr>
          <w:i/>
          <w:noProof/>
        </w:rPr>
        <w:t>Futebol</w:t>
      </w:r>
      <w:r>
        <w:rPr>
          <w:noProof/>
        </w:rPr>
        <w:t>, 27</w:t>
      </w:r>
    </w:p>
    <w:p w:rsidR="00A90E14" w:rsidRDefault="00A90E14">
      <w:pPr>
        <w:pStyle w:val="Index1"/>
        <w:tabs>
          <w:tab w:val="right" w:leader="dot" w:pos="4049"/>
        </w:tabs>
        <w:rPr>
          <w:noProof/>
        </w:rPr>
      </w:pPr>
      <w:r>
        <w:rPr>
          <w:noProof/>
        </w:rPr>
        <w:t>Gamão, 22, 30, 41</w:t>
      </w:r>
    </w:p>
    <w:p w:rsidR="00A90E14" w:rsidRDefault="00A90E14">
      <w:pPr>
        <w:pStyle w:val="Index1"/>
        <w:tabs>
          <w:tab w:val="right" w:leader="dot" w:pos="4049"/>
        </w:tabs>
        <w:rPr>
          <w:noProof/>
        </w:rPr>
      </w:pPr>
      <w:r>
        <w:rPr>
          <w:noProof/>
        </w:rPr>
        <w:t>Glória, 29</w:t>
      </w:r>
    </w:p>
    <w:p w:rsidR="00A90E14" w:rsidRDefault="00A90E14">
      <w:pPr>
        <w:pStyle w:val="Index1"/>
        <w:tabs>
          <w:tab w:val="right" w:leader="dot" w:pos="4049"/>
        </w:tabs>
        <w:rPr>
          <w:noProof/>
        </w:rPr>
      </w:pPr>
      <w:r w:rsidRPr="007A34CF">
        <w:rPr>
          <w:i/>
          <w:noProof/>
        </w:rPr>
        <w:t>Hearts</w:t>
      </w:r>
      <w:r>
        <w:rPr>
          <w:noProof/>
        </w:rPr>
        <w:t>, 23</w:t>
      </w:r>
    </w:p>
    <w:p w:rsidR="00A90E14" w:rsidRDefault="00A90E14">
      <w:pPr>
        <w:pStyle w:val="Index1"/>
        <w:tabs>
          <w:tab w:val="right" w:leader="dot" w:pos="4049"/>
        </w:tabs>
        <w:rPr>
          <w:noProof/>
        </w:rPr>
      </w:pPr>
      <w:r w:rsidRPr="007A34CF">
        <w:rPr>
          <w:rFonts w:eastAsia="Times New Roman"/>
          <w:i/>
          <w:noProof/>
          <w:color w:val="000000"/>
        </w:rPr>
        <w:t>IBM INNOV8</w:t>
      </w:r>
      <w:r>
        <w:rPr>
          <w:noProof/>
        </w:rPr>
        <w:t>, 39</w:t>
      </w:r>
    </w:p>
    <w:p w:rsidR="00A90E14" w:rsidRDefault="00A90E14">
      <w:pPr>
        <w:pStyle w:val="Index1"/>
        <w:tabs>
          <w:tab w:val="right" w:leader="dot" w:pos="4049"/>
        </w:tabs>
        <w:rPr>
          <w:noProof/>
        </w:rPr>
      </w:pPr>
      <w:r w:rsidRPr="007A34CF">
        <w:rPr>
          <w:rFonts w:eastAsia="Times New Roman"/>
          <w:i/>
          <w:noProof/>
          <w:color w:val="000000"/>
        </w:rPr>
        <w:t>JCAHO Trivia</w:t>
      </w:r>
      <w:r>
        <w:rPr>
          <w:noProof/>
        </w:rPr>
        <w:t>, 38</w:t>
      </w:r>
    </w:p>
    <w:p w:rsidR="00A90E14" w:rsidRDefault="00A90E14">
      <w:pPr>
        <w:pStyle w:val="Index1"/>
        <w:tabs>
          <w:tab w:val="right" w:leader="dot" w:pos="4049"/>
        </w:tabs>
        <w:rPr>
          <w:noProof/>
        </w:rPr>
      </w:pPr>
      <w:r>
        <w:rPr>
          <w:noProof/>
        </w:rPr>
        <w:t>jogo da velha, 21, 26</w:t>
      </w:r>
    </w:p>
    <w:p w:rsidR="00A90E14" w:rsidRDefault="00A90E14">
      <w:pPr>
        <w:pStyle w:val="Index1"/>
        <w:tabs>
          <w:tab w:val="right" w:leader="dot" w:pos="4049"/>
        </w:tabs>
        <w:rPr>
          <w:noProof/>
        </w:rPr>
      </w:pPr>
      <w:r>
        <w:rPr>
          <w:noProof/>
        </w:rPr>
        <w:t>League of Legends, 25, 27</w:t>
      </w:r>
    </w:p>
    <w:p w:rsidR="00A90E14" w:rsidRDefault="00A90E14">
      <w:pPr>
        <w:pStyle w:val="Index1"/>
        <w:tabs>
          <w:tab w:val="right" w:leader="dot" w:pos="4049"/>
        </w:tabs>
        <w:rPr>
          <w:noProof/>
        </w:rPr>
      </w:pPr>
      <w:r>
        <w:rPr>
          <w:noProof/>
        </w:rPr>
        <w:t>Lig-4, 22, 30</w:t>
      </w:r>
    </w:p>
    <w:p w:rsidR="00A90E14" w:rsidRDefault="00A90E14">
      <w:pPr>
        <w:pStyle w:val="Index1"/>
        <w:tabs>
          <w:tab w:val="right" w:leader="dot" w:pos="4049"/>
        </w:tabs>
        <w:rPr>
          <w:noProof/>
        </w:rPr>
      </w:pPr>
      <w:r w:rsidRPr="007A34CF">
        <w:rPr>
          <w:i/>
          <w:noProof/>
        </w:rPr>
        <w:t>Lobisomem</w:t>
      </w:r>
      <w:r>
        <w:rPr>
          <w:noProof/>
        </w:rPr>
        <w:t>, 28</w:t>
      </w:r>
    </w:p>
    <w:p w:rsidR="00A90E14" w:rsidRDefault="00A90E14">
      <w:pPr>
        <w:pStyle w:val="Index1"/>
        <w:tabs>
          <w:tab w:val="right" w:leader="dot" w:pos="4049"/>
        </w:tabs>
        <w:rPr>
          <w:noProof/>
        </w:rPr>
      </w:pPr>
      <w:r w:rsidRPr="007A34CF">
        <w:rPr>
          <w:i/>
          <w:noProof/>
        </w:rPr>
        <w:t>Loup Garou</w:t>
      </w:r>
      <w:r>
        <w:rPr>
          <w:noProof/>
        </w:rPr>
        <w:t>, 28</w:t>
      </w:r>
    </w:p>
    <w:p w:rsidR="00A90E14" w:rsidRDefault="00A90E14">
      <w:pPr>
        <w:pStyle w:val="Index1"/>
        <w:tabs>
          <w:tab w:val="right" w:leader="dot" w:pos="4049"/>
        </w:tabs>
        <w:rPr>
          <w:noProof/>
        </w:rPr>
      </w:pPr>
      <w:r>
        <w:rPr>
          <w:noProof/>
        </w:rPr>
        <w:t>ludo, 29</w:t>
      </w:r>
    </w:p>
    <w:p w:rsidR="00A90E14" w:rsidRDefault="00A90E14">
      <w:pPr>
        <w:pStyle w:val="Index1"/>
        <w:tabs>
          <w:tab w:val="right" w:leader="dot" w:pos="4049"/>
        </w:tabs>
        <w:rPr>
          <w:noProof/>
        </w:rPr>
      </w:pPr>
      <w:r w:rsidRPr="007A34CF">
        <w:rPr>
          <w:rFonts w:eastAsia="Times New Roman"/>
          <w:i/>
          <w:noProof/>
          <w:color w:val="000000"/>
        </w:rPr>
        <w:t>Lure of the Labyrinth</w:t>
      </w:r>
      <w:r>
        <w:rPr>
          <w:noProof/>
        </w:rPr>
        <w:t>, 38</w:t>
      </w:r>
    </w:p>
    <w:p w:rsidR="00A90E14" w:rsidRDefault="00A90E14">
      <w:pPr>
        <w:pStyle w:val="Index1"/>
        <w:tabs>
          <w:tab w:val="right" w:leader="dot" w:pos="4049"/>
        </w:tabs>
        <w:rPr>
          <w:noProof/>
        </w:rPr>
      </w:pPr>
      <w:r w:rsidRPr="007A34CF">
        <w:rPr>
          <w:i/>
          <w:noProof/>
        </w:rPr>
        <w:t>Minesweeper</w:t>
      </w:r>
      <w:r>
        <w:rPr>
          <w:noProof/>
        </w:rPr>
        <w:t>, 8</w:t>
      </w:r>
    </w:p>
    <w:p w:rsidR="00A90E14" w:rsidRDefault="00A90E14">
      <w:pPr>
        <w:pStyle w:val="Index1"/>
        <w:tabs>
          <w:tab w:val="right" w:leader="dot" w:pos="4049"/>
        </w:tabs>
        <w:rPr>
          <w:noProof/>
        </w:rPr>
      </w:pPr>
      <w:r w:rsidRPr="007A34CF">
        <w:rPr>
          <w:i/>
          <w:noProof/>
        </w:rPr>
        <w:t>Mother Gaia</w:t>
      </w:r>
      <w:r>
        <w:rPr>
          <w:noProof/>
        </w:rPr>
        <w:t>, 13</w:t>
      </w:r>
    </w:p>
    <w:p w:rsidR="00A90E14" w:rsidRDefault="00A90E14">
      <w:pPr>
        <w:pStyle w:val="Index1"/>
        <w:tabs>
          <w:tab w:val="right" w:leader="dot" w:pos="4049"/>
        </w:tabs>
        <w:rPr>
          <w:noProof/>
        </w:rPr>
      </w:pPr>
      <w:r w:rsidRPr="007A34CF">
        <w:rPr>
          <w:i/>
          <w:noProof/>
        </w:rPr>
        <w:t>Myst</w:t>
      </w:r>
      <w:r>
        <w:rPr>
          <w:noProof/>
        </w:rPr>
        <w:t>, 12</w:t>
      </w:r>
    </w:p>
    <w:p w:rsidR="00A90E14" w:rsidRDefault="00A90E14">
      <w:pPr>
        <w:pStyle w:val="Index1"/>
        <w:tabs>
          <w:tab w:val="right" w:leader="dot" w:pos="4049"/>
        </w:tabs>
        <w:rPr>
          <w:noProof/>
        </w:rPr>
      </w:pPr>
      <w:r w:rsidRPr="007A34CF">
        <w:rPr>
          <w:i/>
          <w:noProof/>
        </w:rPr>
        <w:t>pinball</w:t>
      </w:r>
      <w:r>
        <w:rPr>
          <w:noProof/>
        </w:rPr>
        <w:t>, 24</w:t>
      </w:r>
    </w:p>
    <w:p w:rsidR="00A90E14" w:rsidRDefault="00A90E14">
      <w:pPr>
        <w:pStyle w:val="Index1"/>
        <w:tabs>
          <w:tab w:val="right" w:leader="dot" w:pos="4049"/>
        </w:tabs>
        <w:rPr>
          <w:noProof/>
        </w:rPr>
      </w:pPr>
      <w:r w:rsidRPr="007A34CF">
        <w:rPr>
          <w:rFonts w:eastAsia="Times New Roman"/>
          <w:i/>
          <w:noProof/>
          <w:color w:val="000000"/>
        </w:rPr>
        <w:t>Proteus</w:t>
      </w:r>
      <w:r>
        <w:rPr>
          <w:noProof/>
        </w:rPr>
        <w:t>, 40</w:t>
      </w:r>
    </w:p>
    <w:p w:rsidR="00A90E14" w:rsidRDefault="00A90E14">
      <w:pPr>
        <w:pStyle w:val="Index1"/>
        <w:tabs>
          <w:tab w:val="right" w:leader="dot" w:pos="4049"/>
        </w:tabs>
        <w:rPr>
          <w:noProof/>
        </w:rPr>
      </w:pPr>
      <w:r>
        <w:rPr>
          <w:noProof/>
        </w:rPr>
        <w:t>Risk, 18</w:t>
      </w:r>
    </w:p>
    <w:p w:rsidR="00A90E14" w:rsidRDefault="00A90E14">
      <w:pPr>
        <w:pStyle w:val="Index1"/>
        <w:tabs>
          <w:tab w:val="right" w:leader="dot" w:pos="4049"/>
        </w:tabs>
        <w:rPr>
          <w:noProof/>
        </w:rPr>
      </w:pPr>
      <w:r>
        <w:rPr>
          <w:noProof/>
        </w:rPr>
        <w:t>RPGs, 27, 31, 41</w:t>
      </w:r>
    </w:p>
    <w:p w:rsidR="00A90E14" w:rsidRDefault="00A90E14">
      <w:pPr>
        <w:pStyle w:val="Index1"/>
        <w:tabs>
          <w:tab w:val="right" w:leader="dot" w:pos="4049"/>
        </w:tabs>
        <w:rPr>
          <w:noProof/>
        </w:rPr>
      </w:pPr>
      <w:r w:rsidRPr="007A34CF">
        <w:rPr>
          <w:i/>
          <w:noProof/>
        </w:rPr>
        <w:t>Shadows Over Camelot</w:t>
      </w:r>
      <w:r>
        <w:rPr>
          <w:noProof/>
        </w:rPr>
        <w:t>, 28</w:t>
      </w:r>
    </w:p>
    <w:p w:rsidR="00A90E14" w:rsidRDefault="00A90E14">
      <w:pPr>
        <w:pStyle w:val="Index1"/>
        <w:tabs>
          <w:tab w:val="right" w:leader="dot" w:pos="4049"/>
        </w:tabs>
        <w:rPr>
          <w:noProof/>
        </w:rPr>
      </w:pPr>
      <w:r w:rsidRPr="007A34CF">
        <w:rPr>
          <w:i/>
          <w:noProof/>
        </w:rPr>
        <w:t>SimCity</w:t>
      </w:r>
      <w:r>
        <w:rPr>
          <w:noProof/>
        </w:rPr>
        <w:t>, 13</w:t>
      </w:r>
    </w:p>
    <w:p w:rsidR="00A90E14" w:rsidRDefault="00A90E14">
      <w:pPr>
        <w:pStyle w:val="Index1"/>
        <w:tabs>
          <w:tab w:val="right" w:leader="dot" w:pos="4049"/>
        </w:tabs>
        <w:rPr>
          <w:noProof/>
        </w:rPr>
      </w:pPr>
      <w:r w:rsidRPr="007A34CF">
        <w:rPr>
          <w:i/>
          <w:noProof/>
        </w:rPr>
        <w:t>Space Invaders</w:t>
      </w:r>
      <w:r>
        <w:rPr>
          <w:noProof/>
        </w:rPr>
        <w:t>, 22</w:t>
      </w:r>
    </w:p>
    <w:p w:rsidR="00A90E14" w:rsidRDefault="00A90E14">
      <w:pPr>
        <w:pStyle w:val="Index1"/>
        <w:tabs>
          <w:tab w:val="right" w:leader="dot" w:pos="4049"/>
        </w:tabs>
        <w:rPr>
          <w:noProof/>
        </w:rPr>
      </w:pPr>
      <w:r w:rsidRPr="007A34CF">
        <w:rPr>
          <w:i/>
          <w:noProof/>
        </w:rPr>
        <w:t>Starcraft</w:t>
      </w:r>
      <w:r>
        <w:rPr>
          <w:noProof/>
        </w:rPr>
        <w:t>, 23</w:t>
      </w:r>
    </w:p>
    <w:p w:rsidR="00A90E14" w:rsidRDefault="00A90E14">
      <w:pPr>
        <w:pStyle w:val="Index1"/>
        <w:tabs>
          <w:tab w:val="right" w:leader="dot" w:pos="4049"/>
        </w:tabs>
        <w:rPr>
          <w:noProof/>
        </w:rPr>
      </w:pPr>
      <w:r w:rsidRPr="007A34CF">
        <w:rPr>
          <w:rFonts w:eastAsia="Times New Roman"/>
          <w:i/>
          <w:noProof/>
          <w:color w:val="000000"/>
        </w:rPr>
        <w:t>Stop Disasters!</w:t>
      </w:r>
      <w:r>
        <w:rPr>
          <w:noProof/>
        </w:rPr>
        <w:t>, 39</w:t>
      </w:r>
    </w:p>
    <w:p w:rsidR="00A90E14" w:rsidRDefault="00A90E14">
      <w:pPr>
        <w:pStyle w:val="Index1"/>
        <w:tabs>
          <w:tab w:val="right" w:leader="dot" w:pos="4049"/>
        </w:tabs>
        <w:rPr>
          <w:noProof/>
        </w:rPr>
      </w:pPr>
      <w:r w:rsidRPr="007A34CF">
        <w:rPr>
          <w:rFonts w:eastAsia="Times New Roman"/>
          <w:i/>
          <w:noProof/>
          <w:color w:val="000000"/>
        </w:rPr>
        <w:t>Syrian Journey</w:t>
      </w:r>
      <w:r>
        <w:rPr>
          <w:noProof/>
        </w:rPr>
        <w:t>, 39</w:t>
      </w:r>
    </w:p>
    <w:p w:rsidR="00A90E14" w:rsidRDefault="00A90E14">
      <w:pPr>
        <w:pStyle w:val="Index1"/>
        <w:tabs>
          <w:tab w:val="right" w:leader="dot" w:pos="4049"/>
        </w:tabs>
        <w:rPr>
          <w:noProof/>
        </w:rPr>
      </w:pPr>
      <w:r w:rsidRPr="007A34CF">
        <w:rPr>
          <w:i/>
          <w:noProof/>
        </w:rPr>
        <w:t>Tetris</w:t>
      </w:r>
      <w:r>
        <w:rPr>
          <w:noProof/>
        </w:rPr>
        <w:t>, 13</w:t>
      </w:r>
    </w:p>
    <w:p w:rsidR="00A90E14" w:rsidRDefault="00A90E14">
      <w:pPr>
        <w:pStyle w:val="Index1"/>
        <w:tabs>
          <w:tab w:val="right" w:leader="dot" w:pos="4049"/>
        </w:tabs>
        <w:rPr>
          <w:noProof/>
        </w:rPr>
      </w:pPr>
      <w:r w:rsidRPr="007A34CF">
        <w:rPr>
          <w:i/>
          <w:noProof/>
          <w:color w:val="000000"/>
        </w:rPr>
        <w:t>The Howard Dean for Iowa Game</w:t>
      </w:r>
      <w:r>
        <w:rPr>
          <w:noProof/>
        </w:rPr>
        <w:t>, 38</w:t>
      </w:r>
    </w:p>
    <w:p w:rsidR="00A90E14" w:rsidRDefault="00A90E14">
      <w:pPr>
        <w:pStyle w:val="Index1"/>
        <w:tabs>
          <w:tab w:val="right" w:leader="dot" w:pos="4049"/>
        </w:tabs>
        <w:rPr>
          <w:noProof/>
        </w:rPr>
      </w:pPr>
      <w:r w:rsidRPr="007A34CF">
        <w:rPr>
          <w:i/>
          <w:noProof/>
        </w:rPr>
        <w:t>The Resistance</w:t>
      </w:r>
      <w:r>
        <w:rPr>
          <w:noProof/>
        </w:rPr>
        <w:t>, 28</w:t>
      </w:r>
    </w:p>
    <w:p w:rsidR="00A90E14" w:rsidRDefault="00A90E14">
      <w:pPr>
        <w:pStyle w:val="Index1"/>
        <w:tabs>
          <w:tab w:val="right" w:leader="dot" w:pos="4049"/>
        </w:tabs>
        <w:rPr>
          <w:noProof/>
        </w:rPr>
      </w:pPr>
      <w:r>
        <w:rPr>
          <w:noProof/>
        </w:rPr>
        <w:t>tiro ao alvo, 24</w:t>
      </w:r>
    </w:p>
    <w:p w:rsidR="00A90E14" w:rsidRDefault="00A90E14">
      <w:pPr>
        <w:pStyle w:val="Index1"/>
        <w:tabs>
          <w:tab w:val="right" w:leader="dot" w:pos="4049"/>
        </w:tabs>
        <w:rPr>
          <w:noProof/>
        </w:rPr>
      </w:pPr>
      <w:r>
        <w:rPr>
          <w:noProof/>
        </w:rPr>
        <w:t>War, 18, 25, 27</w:t>
      </w:r>
    </w:p>
    <w:p w:rsidR="00A90E14" w:rsidRDefault="00A90E14">
      <w:pPr>
        <w:pStyle w:val="Index1"/>
        <w:tabs>
          <w:tab w:val="right" w:leader="dot" w:pos="4049"/>
        </w:tabs>
        <w:rPr>
          <w:noProof/>
        </w:rPr>
      </w:pPr>
      <w:r w:rsidRPr="007A34CF">
        <w:rPr>
          <w:i/>
          <w:noProof/>
        </w:rPr>
        <w:t>Werewolf</w:t>
      </w:r>
      <w:r>
        <w:rPr>
          <w:noProof/>
        </w:rPr>
        <w:t>, 28</w:t>
      </w:r>
    </w:p>
    <w:p w:rsidR="00A90E14" w:rsidRDefault="00A90E14">
      <w:pPr>
        <w:pStyle w:val="Index1"/>
        <w:tabs>
          <w:tab w:val="right" w:leader="dot" w:pos="4049"/>
        </w:tabs>
        <w:rPr>
          <w:noProof/>
        </w:rPr>
      </w:pPr>
      <w:r w:rsidRPr="007A34CF">
        <w:rPr>
          <w:i/>
          <w:noProof/>
        </w:rPr>
        <w:t>World of Warcraft</w:t>
      </w:r>
      <w:r>
        <w:rPr>
          <w:noProof/>
        </w:rPr>
        <w:t>, 24</w:t>
      </w:r>
    </w:p>
    <w:p w:rsidR="00A90E14" w:rsidRDefault="00A90E14">
      <w:pPr>
        <w:pStyle w:val="Index1"/>
        <w:tabs>
          <w:tab w:val="right" w:leader="dot" w:pos="4049"/>
        </w:tabs>
        <w:rPr>
          <w:noProof/>
        </w:rPr>
      </w:pPr>
      <w:r w:rsidRPr="007A34CF">
        <w:rPr>
          <w:i/>
          <w:noProof/>
        </w:rPr>
        <w:t>World Without Oil</w:t>
      </w:r>
      <w:r>
        <w:rPr>
          <w:noProof/>
        </w:rPr>
        <w:t>, 13</w:t>
      </w:r>
    </w:p>
    <w:p w:rsidR="00A90E14" w:rsidRDefault="00A90E14">
      <w:pPr>
        <w:pStyle w:val="Index1"/>
        <w:tabs>
          <w:tab w:val="right" w:leader="dot" w:pos="4049"/>
        </w:tabs>
        <w:rPr>
          <w:noProof/>
        </w:rPr>
      </w:pPr>
      <w:r>
        <w:rPr>
          <w:noProof/>
        </w:rPr>
        <w:t>Xadrez, 7, 8, 9, 10, 21, 22, 28, 41</w:t>
      </w:r>
    </w:p>
    <w:p w:rsidR="00A90E14" w:rsidRDefault="00A90E14">
      <w:pPr>
        <w:pStyle w:val="Index2"/>
        <w:tabs>
          <w:tab w:val="right" w:leader="dot" w:pos="4049"/>
        </w:tabs>
        <w:rPr>
          <w:noProof/>
        </w:rPr>
      </w:pPr>
      <w:r>
        <w:rPr>
          <w:noProof/>
        </w:rPr>
        <w:t>mental, 29</w:t>
      </w:r>
    </w:p>
    <w:p w:rsidR="00A90E14" w:rsidRDefault="00A90E14">
      <w:pPr>
        <w:pStyle w:val="Index2"/>
        <w:tabs>
          <w:tab w:val="right" w:leader="dot" w:pos="4049"/>
        </w:tabs>
        <w:rPr>
          <w:noProof/>
        </w:rPr>
      </w:pPr>
      <w:r>
        <w:rPr>
          <w:noProof/>
        </w:rPr>
        <w:t>por correspondência, 29</w:t>
      </w:r>
    </w:p>
    <w:p w:rsidR="00A90E14" w:rsidRDefault="00A90E14" w:rsidP="00EF3CF3">
      <w:pPr>
        <w:rPr>
          <w:noProof/>
        </w:rPr>
        <w:sectPr w:rsidR="00A90E14" w:rsidSect="00A90E14">
          <w:type w:val="continuous"/>
          <w:pgSz w:w="12240" w:h="15840"/>
          <w:pgMar w:top="1417" w:right="1701" w:bottom="1417" w:left="1701" w:header="0" w:footer="311" w:gutter="0"/>
          <w:cols w:num="2" w:space="720"/>
        </w:sectPr>
      </w:pPr>
    </w:p>
    <w:p w:rsidR="00EF3CF3" w:rsidRPr="00EF3CF3" w:rsidRDefault="00EF3CF3" w:rsidP="00EF3CF3">
      <w:r>
        <w:fldChar w:fldCharType="end"/>
      </w:r>
    </w:p>
    <w:p w:rsidR="002E6B63" w:rsidRDefault="00042C97" w:rsidP="00096ABF">
      <w:pPr>
        <w:pStyle w:val="Heading1"/>
      </w:pPr>
      <w:bookmarkStart w:id="31" w:name="_Toc481667174"/>
      <w:r>
        <w:t>Bibliografia</w:t>
      </w:r>
      <w:bookmarkEnd w:id="31"/>
    </w:p>
    <w:p w:rsidR="00A90E14" w:rsidRPr="00A90E14" w:rsidRDefault="00403CC8" w:rsidP="00A90E14">
      <w:pPr>
        <w:pStyle w:val="Bibliography"/>
        <w:rPr>
          <w:lang w:val="en-US"/>
        </w:rPr>
      </w:pPr>
      <w:r>
        <w:rPr>
          <w:lang w:val="en-US"/>
        </w:rPr>
        <w:fldChar w:fldCharType="begin"/>
      </w:r>
      <w:r w:rsidR="00CA3FBB">
        <w:rPr>
          <w:lang w:val="en-US"/>
        </w:rPr>
        <w:instrText xml:space="preserve"> ADDIN ZOTERO_BIBL {"custom":[]} CSL_BIBLIOGRAPHY </w:instrText>
      </w:r>
      <w:r>
        <w:rPr>
          <w:lang w:val="en-US"/>
        </w:rPr>
        <w:fldChar w:fldCharType="separate"/>
      </w:r>
      <w:r w:rsidR="00A90E14" w:rsidRPr="00A90E14">
        <w:rPr>
          <w:lang w:val="en-US"/>
        </w:rPr>
        <w:t xml:space="preserve">ABT, C. C. </w:t>
      </w:r>
      <w:r w:rsidR="00A90E14" w:rsidRPr="00A90E14">
        <w:rPr>
          <w:b/>
          <w:bCs/>
          <w:lang w:val="en-US"/>
        </w:rPr>
        <w:t>Serious Games</w:t>
      </w:r>
      <w:r w:rsidR="00A90E14" w:rsidRPr="00A90E14">
        <w:rPr>
          <w:lang w:val="en-US"/>
        </w:rPr>
        <w:t xml:space="preserve">. 1st edition ed. New York: The Viking Press, 1970. </w:t>
      </w:r>
    </w:p>
    <w:p w:rsidR="00A90E14" w:rsidRPr="00A90E14" w:rsidRDefault="00A90E14" w:rsidP="00A90E14">
      <w:pPr>
        <w:pStyle w:val="Bibliography"/>
      </w:pPr>
      <w:r w:rsidRPr="00A90E14">
        <w:rPr>
          <w:lang w:val="en-US"/>
        </w:rPr>
        <w:t xml:space="preserve">ABT, C. C. </w:t>
      </w:r>
      <w:r w:rsidRPr="00A90E14">
        <w:rPr>
          <w:b/>
          <w:bCs/>
          <w:lang w:val="en-US"/>
        </w:rPr>
        <w:t>Serious games</w:t>
      </w:r>
      <w:r w:rsidRPr="00A90E14">
        <w:rPr>
          <w:lang w:val="en-US"/>
        </w:rPr>
        <w:t xml:space="preserve">. [S.l.]: University Press of America, 1987. </w:t>
      </w:r>
      <w:r w:rsidRPr="00A90E14">
        <w:t xml:space="preserve">00989. </w:t>
      </w:r>
    </w:p>
    <w:p w:rsidR="00A90E14" w:rsidRPr="00A90E14" w:rsidRDefault="00A90E14" w:rsidP="00A90E14">
      <w:pPr>
        <w:pStyle w:val="Bibliography"/>
        <w:rPr>
          <w:lang w:val="en-US"/>
        </w:rPr>
      </w:pPr>
      <w:r w:rsidRPr="00A90E14">
        <w:t xml:space="preserve">AMAZON.COM INC. Amazon Mechanical Turk - Welcome. [S.l.], 2011. Disponível em: &lt;https://www.mturk.com/mturk/welcome&gt;. </w:t>
      </w:r>
      <w:r w:rsidRPr="00A90E14">
        <w:rPr>
          <w:lang w:val="en-US"/>
        </w:rPr>
        <w:t xml:space="preserve">Acesso em: 21 maio 2011. </w:t>
      </w:r>
    </w:p>
    <w:p w:rsidR="00A90E14" w:rsidRPr="00A90E14" w:rsidRDefault="00A90E14" w:rsidP="00A90E14">
      <w:pPr>
        <w:pStyle w:val="Bibliography"/>
        <w:rPr>
          <w:lang w:val="en-US"/>
        </w:rPr>
      </w:pPr>
      <w:r w:rsidRPr="00A90E14">
        <w:rPr>
          <w:lang w:val="en-US"/>
        </w:rPr>
        <w:t xml:space="preserve">CAILLOIS, R. </w:t>
      </w:r>
      <w:r w:rsidRPr="00A90E14">
        <w:rPr>
          <w:b/>
          <w:bCs/>
          <w:lang w:val="en-US"/>
        </w:rPr>
        <w:t>Man, Play and Games</w:t>
      </w:r>
      <w:r w:rsidRPr="00A90E14">
        <w:rPr>
          <w:lang w:val="en-US"/>
        </w:rPr>
        <w:t xml:space="preserve">. [S.l.]: University of Illinois Press, 2001. </w:t>
      </w:r>
    </w:p>
    <w:p w:rsidR="00A90E14" w:rsidRPr="00A90E14" w:rsidRDefault="00A90E14" w:rsidP="00A90E14">
      <w:pPr>
        <w:pStyle w:val="Bibliography"/>
        <w:rPr>
          <w:lang w:val="en-US"/>
        </w:rPr>
      </w:pPr>
      <w:r w:rsidRPr="00A90E14">
        <w:rPr>
          <w:lang w:val="en-US"/>
        </w:rPr>
        <w:t xml:space="preserve">C.E. JOHNSON. </w:t>
      </w:r>
      <w:r w:rsidRPr="00A90E14">
        <w:rPr>
          <w:b/>
          <w:bCs/>
          <w:lang w:val="en-US"/>
        </w:rPr>
        <w:t>Children &amp; Competition</w:t>
      </w:r>
      <w:r w:rsidRPr="00A90E14">
        <w:rPr>
          <w:lang w:val="en-US"/>
        </w:rPr>
        <w:t xml:space="preserve">. North Carolina Cooperative Extension Service • North Carolina State University. </w:t>
      </w:r>
      <w:r w:rsidRPr="00A90E14">
        <w:t xml:space="preserve">Disponível em: &lt;http://www.ces.ncsu.edu/depts/fcs/pdfs/fcs404.pdf&gt;. </w:t>
      </w:r>
      <w:r w:rsidRPr="00A90E14">
        <w:rPr>
          <w:lang w:val="en-US"/>
        </w:rPr>
        <w:t xml:space="preserve">Acesso em: 18 abr. 2011. </w:t>
      </w:r>
    </w:p>
    <w:p w:rsidR="00A90E14" w:rsidRPr="00A90E14" w:rsidRDefault="00A90E14" w:rsidP="00A90E14">
      <w:pPr>
        <w:pStyle w:val="Bibliography"/>
        <w:rPr>
          <w:lang w:val="en-US"/>
        </w:rPr>
      </w:pPr>
      <w:r w:rsidRPr="00A90E14">
        <w:rPr>
          <w:lang w:val="en-US"/>
        </w:rPr>
        <w:t xml:space="preserve">CONNOLLY, T. M. </w:t>
      </w:r>
      <w:r w:rsidRPr="00A90E14">
        <w:rPr>
          <w:i/>
          <w:iCs/>
          <w:lang w:val="en-US"/>
        </w:rPr>
        <w:t>et al.</w:t>
      </w:r>
      <w:r w:rsidRPr="00A90E14">
        <w:rPr>
          <w:lang w:val="en-US"/>
        </w:rPr>
        <w:t xml:space="preserve"> A systematic literature review of empirical evidence on computer games and serious games. </w:t>
      </w:r>
      <w:r w:rsidRPr="00A90E14">
        <w:rPr>
          <w:b/>
          <w:bCs/>
          <w:lang w:val="en-US"/>
        </w:rPr>
        <w:t>Computers &amp; Education</w:t>
      </w:r>
      <w:r w:rsidRPr="00A90E14">
        <w:rPr>
          <w:lang w:val="en-US"/>
        </w:rPr>
        <w:t xml:space="preserve">, set. 2012. v. 59, n. 2, p. 661–686. </w:t>
      </w:r>
    </w:p>
    <w:p w:rsidR="00A90E14" w:rsidRPr="00A90E14" w:rsidRDefault="00A90E14" w:rsidP="00A90E14">
      <w:pPr>
        <w:pStyle w:val="Bibliography"/>
        <w:rPr>
          <w:lang w:val="en-US"/>
        </w:rPr>
      </w:pPr>
      <w:r w:rsidRPr="00A90E14">
        <w:rPr>
          <w:lang w:val="en-US"/>
        </w:rPr>
        <w:t xml:space="preserve">COSTIKYAN, G. </w:t>
      </w:r>
      <w:r w:rsidRPr="00A90E14">
        <w:rPr>
          <w:b/>
          <w:bCs/>
          <w:lang w:val="en-US"/>
        </w:rPr>
        <w:t>Uncertainty in Games</w:t>
      </w:r>
      <w:r w:rsidRPr="00A90E14">
        <w:rPr>
          <w:lang w:val="en-US"/>
        </w:rPr>
        <w:t xml:space="preserve">. Reprint edition ed. [S.l.]: The MIT Press, 2013. </w:t>
      </w:r>
    </w:p>
    <w:p w:rsidR="00A90E14" w:rsidRPr="00A90E14" w:rsidRDefault="00A90E14" w:rsidP="00A90E14">
      <w:pPr>
        <w:pStyle w:val="Bibliography"/>
        <w:rPr>
          <w:lang w:val="en-US"/>
        </w:rPr>
      </w:pPr>
      <w:r w:rsidRPr="00A90E14">
        <w:rPr>
          <w:lang w:val="en-US"/>
        </w:rPr>
        <w:t xml:space="preserve">CRAWFORD, C. </w:t>
      </w:r>
      <w:r w:rsidRPr="00A90E14">
        <w:rPr>
          <w:b/>
          <w:bCs/>
          <w:lang w:val="en-US"/>
        </w:rPr>
        <w:t>Chris Crawford on Game Design</w:t>
      </w:r>
      <w:r w:rsidRPr="00A90E14">
        <w:rPr>
          <w:lang w:val="en-US"/>
        </w:rPr>
        <w:t xml:space="preserve">. [S.l.]: New Riders Games, 2003. </w:t>
      </w:r>
    </w:p>
    <w:p w:rsidR="00A90E14" w:rsidRPr="00A90E14" w:rsidRDefault="00A90E14" w:rsidP="00A90E14">
      <w:pPr>
        <w:pStyle w:val="Bibliography"/>
        <w:rPr>
          <w:lang w:val="en-US"/>
        </w:rPr>
      </w:pPr>
      <w:r w:rsidRPr="00A90E14">
        <w:rPr>
          <w:lang w:val="en-US"/>
        </w:rPr>
        <w:t xml:space="preserve">CSIKSZENTMIHALYI, M. </w:t>
      </w:r>
      <w:r w:rsidRPr="00A90E14">
        <w:rPr>
          <w:b/>
          <w:bCs/>
          <w:lang w:val="en-US"/>
        </w:rPr>
        <w:t>Flow: The Psychology of Optimal Experience</w:t>
      </w:r>
      <w:r w:rsidRPr="00A90E14">
        <w:rPr>
          <w:lang w:val="en-US"/>
        </w:rPr>
        <w:t xml:space="preserve">. 1ST. ed. [S.l.]: Harper Perennial Modern Classics, 2008. </w:t>
      </w:r>
    </w:p>
    <w:p w:rsidR="00A90E14" w:rsidRPr="00A90E14" w:rsidRDefault="00A90E14" w:rsidP="00A90E14">
      <w:pPr>
        <w:pStyle w:val="Bibliography"/>
      </w:pPr>
      <w:r w:rsidRPr="00A90E14">
        <w:rPr>
          <w:lang w:val="en-US"/>
        </w:rPr>
        <w:t xml:space="preserve">EDGAR ALVES. </w:t>
      </w:r>
      <w:r w:rsidRPr="00A90E14">
        <w:rPr>
          <w:b/>
          <w:bCs/>
        </w:rPr>
        <w:t>Jogos Sérios para Ensino de Engenharia de Software</w:t>
      </w:r>
      <w:r w:rsidRPr="00A90E14">
        <w:t xml:space="preserve">. Portugal: Faculdade de Engenharia da Universidade do Porto, 2013. Dissertação de Mestrado. </w:t>
      </w:r>
    </w:p>
    <w:p w:rsidR="00A90E14" w:rsidRPr="00A90E14" w:rsidRDefault="00A90E14" w:rsidP="00A90E14">
      <w:pPr>
        <w:pStyle w:val="Bibliography"/>
      </w:pPr>
      <w:r w:rsidRPr="00A90E14">
        <w:rPr>
          <w:lang w:val="en-US"/>
        </w:rPr>
        <w:t xml:space="preserve">GIBSON, E. Super Mario celebrates 25th birthday News - - Page 1 | Eurogamer.net. [S.l.], 13 set. 2010. </w:t>
      </w:r>
      <w:r w:rsidRPr="00A90E14">
        <w:t xml:space="preserve">Disponível em: &lt;http://www.eurogamer.net/articles/2010-09-13-mario-celebrates-25th-birthday&gt;. Acesso em: 18 abr. 2011. </w:t>
      </w:r>
    </w:p>
    <w:p w:rsidR="00A90E14" w:rsidRPr="00A90E14" w:rsidRDefault="00A90E14" w:rsidP="00A90E14">
      <w:pPr>
        <w:pStyle w:val="Bibliography"/>
      </w:pPr>
      <w:r w:rsidRPr="00A90E14">
        <w:t xml:space="preserve">HUIZINGA, J. </w:t>
      </w:r>
      <w:r w:rsidRPr="00A90E14">
        <w:rPr>
          <w:b/>
          <w:bCs/>
        </w:rPr>
        <w:t>Homo ludens: o jôgo como elemento da cultura</w:t>
      </w:r>
      <w:r w:rsidRPr="00A90E14">
        <w:t xml:space="preserve">. [S.l.]: Editora da Universidade de S. Paulo, Editora Perspectiva, 1971. </w:t>
      </w:r>
    </w:p>
    <w:p w:rsidR="00A90E14" w:rsidRPr="00A90E14" w:rsidRDefault="00A90E14" w:rsidP="00A90E14">
      <w:pPr>
        <w:pStyle w:val="Bibliography"/>
        <w:rPr>
          <w:lang w:val="en-US"/>
        </w:rPr>
      </w:pPr>
      <w:r w:rsidRPr="00A90E14">
        <w:rPr>
          <w:lang w:val="en-US"/>
        </w:rPr>
        <w:t xml:space="preserve">JÄRVINEN, A. </w:t>
      </w:r>
      <w:r w:rsidRPr="00A90E14">
        <w:rPr>
          <w:b/>
          <w:bCs/>
          <w:lang w:val="en-US"/>
        </w:rPr>
        <w:t>Games without frontiers: Theories and methods for game studies and design</w:t>
      </w:r>
      <w:r w:rsidRPr="00A90E14">
        <w:rPr>
          <w:lang w:val="en-US"/>
        </w:rPr>
        <w:t xml:space="preserve">. [S.l.]: Tampere University Press, 2008. </w:t>
      </w:r>
    </w:p>
    <w:p w:rsidR="00A90E14" w:rsidRPr="00A90E14" w:rsidRDefault="00A90E14" w:rsidP="00A90E14">
      <w:pPr>
        <w:pStyle w:val="Bibliography"/>
        <w:rPr>
          <w:lang w:val="en-US"/>
        </w:rPr>
      </w:pPr>
      <w:r w:rsidRPr="00A90E14">
        <w:rPr>
          <w:lang w:val="en-US"/>
        </w:rPr>
        <w:t xml:space="preserve">JOHN FUNK. Angry Birds Smashes the Billion-Download Mark. </w:t>
      </w:r>
      <w:r w:rsidRPr="00A90E14">
        <w:rPr>
          <w:b/>
          <w:bCs/>
        </w:rPr>
        <w:t>The Escapist</w:t>
      </w:r>
      <w:r w:rsidRPr="00A90E14">
        <w:t xml:space="preserve">, [S.l.], 9 maio. 2012. Disponível em: &lt;http://www.escapistmagazine.com/news/view/117173-Angry-Birds-Smashes-the-Billion-Download-Mark&gt;. </w:t>
      </w:r>
      <w:r w:rsidRPr="00A90E14">
        <w:rPr>
          <w:lang w:val="en-US"/>
        </w:rPr>
        <w:t xml:space="preserve">Acesso em: 28 abr. 2017. </w:t>
      </w:r>
    </w:p>
    <w:p w:rsidR="00A90E14" w:rsidRPr="00A90E14" w:rsidRDefault="00A90E14" w:rsidP="00A90E14">
      <w:pPr>
        <w:pStyle w:val="Bibliography"/>
        <w:rPr>
          <w:lang w:val="en-US"/>
        </w:rPr>
      </w:pPr>
      <w:r w:rsidRPr="00A90E14">
        <w:rPr>
          <w:lang w:val="en-US"/>
        </w:rPr>
        <w:t xml:space="preserve">JUUL, J. </w:t>
      </w:r>
      <w:r w:rsidRPr="00A90E14">
        <w:rPr>
          <w:b/>
          <w:bCs/>
          <w:lang w:val="en-US"/>
        </w:rPr>
        <w:t>Half-Real: Video Games between Real Rules and Fictional Worlds</w:t>
      </w:r>
      <w:r w:rsidRPr="00A90E14">
        <w:rPr>
          <w:lang w:val="en-US"/>
        </w:rPr>
        <w:t xml:space="preserve">. [S.l.]: The MIT Press, 2005. </w:t>
      </w:r>
    </w:p>
    <w:p w:rsidR="00A90E14" w:rsidRPr="00A90E14" w:rsidRDefault="00A90E14" w:rsidP="00A90E14">
      <w:pPr>
        <w:pStyle w:val="Bibliography"/>
        <w:rPr>
          <w:lang w:val="en-US"/>
        </w:rPr>
      </w:pPr>
      <w:r w:rsidRPr="00A90E14">
        <w:rPr>
          <w:lang w:val="en-US"/>
        </w:rPr>
        <w:t xml:space="preserve">______. </w:t>
      </w:r>
      <w:r w:rsidRPr="00A90E14">
        <w:rPr>
          <w:b/>
          <w:bCs/>
          <w:lang w:val="en-US"/>
        </w:rPr>
        <w:t>A Casual Revolution: Reinventing Video Games and Their Players</w:t>
      </w:r>
      <w:r w:rsidRPr="00A90E14">
        <w:rPr>
          <w:lang w:val="en-US"/>
        </w:rPr>
        <w:t xml:space="preserve">. Cambridge, MA: The MIT Press, 2012. 00272. </w:t>
      </w:r>
    </w:p>
    <w:p w:rsidR="00A90E14" w:rsidRPr="00A90E14" w:rsidRDefault="00A90E14" w:rsidP="00A90E14">
      <w:pPr>
        <w:pStyle w:val="Bibliography"/>
        <w:rPr>
          <w:lang w:val="en-US"/>
        </w:rPr>
      </w:pPr>
      <w:r w:rsidRPr="00A90E14">
        <w:rPr>
          <w:lang w:val="en-US"/>
        </w:rPr>
        <w:t xml:space="preserve">KEVIN CORTI. </w:t>
      </w:r>
      <w:r w:rsidRPr="00A90E14">
        <w:rPr>
          <w:b/>
          <w:bCs/>
          <w:lang w:val="en-US"/>
        </w:rPr>
        <w:t>Games­based Learning; a serious business application</w:t>
      </w:r>
      <w:r w:rsidRPr="00A90E14">
        <w:rPr>
          <w:lang w:val="en-US"/>
        </w:rPr>
        <w:t xml:space="preserve">. [S.l.]: PixeLearning, 2006. </w:t>
      </w:r>
    </w:p>
    <w:p w:rsidR="00A90E14" w:rsidRPr="00A90E14" w:rsidRDefault="00A90E14" w:rsidP="00A90E14">
      <w:pPr>
        <w:pStyle w:val="Bibliography"/>
        <w:rPr>
          <w:lang w:val="en-US"/>
        </w:rPr>
      </w:pPr>
      <w:r w:rsidRPr="00A90E14">
        <w:rPr>
          <w:lang w:val="en-US"/>
        </w:rPr>
        <w:t xml:space="preserve">KOSTER, R. </w:t>
      </w:r>
      <w:r w:rsidRPr="00A90E14">
        <w:rPr>
          <w:b/>
          <w:bCs/>
          <w:lang w:val="en-US"/>
        </w:rPr>
        <w:t>Theory of Fun for Game Design</w:t>
      </w:r>
      <w:r w:rsidRPr="00A90E14">
        <w:rPr>
          <w:lang w:val="en-US"/>
        </w:rPr>
        <w:t xml:space="preserve">. 1. ed. [S.l.]: Paraglyph Press, 2004. </w:t>
      </w:r>
    </w:p>
    <w:p w:rsidR="00A90E14" w:rsidRPr="00A90E14" w:rsidRDefault="00A90E14" w:rsidP="00A90E14">
      <w:pPr>
        <w:pStyle w:val="Bibliography"/>
        <w:rPr>
          <w:lang w:val="en-US"/>
        </w:rPr>
      </w:pPr>
      <w:r w:rsidRPr="00A90E14">
        <w:rPr>
          <w:lang w:val="en-US"/>
        </w:rPr>
        <w:t xml:space="preserve">LUDWIG WITTGENSTEIN. </w:t>
      </w:r>
      <w:r w:rsidRPr="00A90E14">
        <w:rPr>
          <w:b/>
          <w:bCs/>
          <w:lang w:val="en-US"/>
        </w:rPr>
        <w:t>Philosophical Investigations</w:t>
      </w:r>
      <w:r w:rsidRPr="00A90E14">
        <w:rPr>
          <w:lang w:val="en-US"/>
        </w:rPr>
        <w:t xml:space="preserve">. [S.l.]: Basil Blackwell, 1958. </w:t>
      </w:r>
    </w:p>
    <w:p w:rsidR="00A90E14" w:rsidRPr="00A90E14" w:rsidRDefault="00A90E14" w:rsidP="00A90E14">
      <w:pPr>
        <w:pStyle w:val="Bibliography"/>
        <w:rPr>
          <w:lang w:val="en-US"/>
        </w:rPr>
      </w:pPr>
      <w:r w:rsidRPr="00A90E14">
        <w:rPr>
          <w:lang w:val="en-US"/>
        </w:rPr>
        <w:t xml:space="preserve">MCGONIGAL, J. </w:t>
      </w:r>
      <w:r w:rsidRPr="00A90E14">
        <w:rPr>
          <w:b/>
          <w:bCs/>
          <w:lang w:val="en-US"/>
        </w:rPr>
        <w:t>Reality Is Broken: Why Games Make Us Better and How They Can Change the World</w:t>
      </w:r>
      <w:r w:rsidRPr="00A90E14">
        <w:rPr>
          <w:lang w:val="en-US"/>
        </w:rPr>
        <w:t xml:space="preserve">. Reprint ed. [S.l.]: Penguin Books, 2011. </w:t>
      </w:r>
    </w:p>
    <w:p w:rsidR="00A90E14" w:rsidRPr="00A90E14" w:rsidRDefault="00A90E14" w:rsidP="00A90E14">
      <w:pPr>
        <w:pStyle w:val="Bibliography"/>
        <w:rPr>
          <w:lang w:val="en-US"/>
        </w:rPr>
      </w:pPr>
      <w:r w:rsidRPr="00A90E14">
        <w:rPr>
          <w:lang w:val="en-US"/>
        </w:rPr>
        <w:t xml:space="preserve">MICHAEL, D.; CHEN, S. </w:t>
      </w:r>
      <w:r w:rsidRPr="00A90E14">
        <w:rPr>
          <w:b/>
          <w:bCs/>
          <w:lang w:val="en-US"/>
        </w:rPr>
        <w:t>Serious Games: Games That Educate, Train, and Inform</w:t>
      </w:r>
      <w:r w:rsidRPr="00A90E14">
        <w:rPr>
          <w:lang w:val="en-US"/>
        </w:rPr>
        <w:t xml:space="preserve">. 1. ed. [S.l.]: Course Technology PTR, 2005. </w:t>
      </w:r>
    </w:p>
    <w:p w:rsidR="00A90E14" w:rsidRPr="00A90E14" w:rsidRDefault="00A90E14" w:rsidP="00A90E14">
      <w:pPr>
        <w:pStyle w:val="Bibliography"/>
        <w:rPr>
          <w:lang w:val="en-US"/>
        </w:rPr>
      </w:pPr>
      <w:r w:rsidRPr="00A90E14">
        <w:rPr>
          <w:lang w:val="en-US"/>
        </w:rPr>
        <w:t xml:space="preserve">SALEN, K.; ZIMMERMAN, E. </w:t>
      </w:r>
      <w:r w:rsidRPr="00A90E14">
        <w:rPr>
          <w:b/>
          <w:bCs/>
          <w:lang w:val="en-US"/>
        </w:rPr>
        <w:t>Rules of Play: Game Design Fundamentals</w:t>
      </w:r>
      <w:r w:rsidRPr="00A90E14">
        <w:rPr>
          <w:lang w:val="en-US"/>
        </w:rPr>
        <w:t xml:space="preserve">. [S.l.]: The MIT Press, 2003. </w:t>
      </w:r>
    </w:p>
    <w:p w:rsidR="00A90E14" w:rsidRPr="00A90E14" w:rsidRDefault="00A90E14" w:rsidP="00A90E14">
      <w:pPr>
        <w:pStyle w:val="Bibliography"/>
        <w:rPr>
          <w:lang w:val="en-US"/>
        </w:rPr>
      </w:pPr>
      <w:r w:rsidRPr="00A90E14">
        <w:rPr>
          <w:lang w:val="en-US"/>
        </w:rPr>
        <w:t xml:space="preserve">SCHAEFFER, J. </w:t>
      </w:r>
      <w:r w:rsidRPr="00A90E14">
        <w:rPr>
          <w:i/>
          <w:iCs/>
          <w:lang w:val="en-US"/>
        </w:rPr>
        <w:t>et al.</w:t>
      </w:r>
      <w:r w:rsidRPr="00A90E14">
        <w:rPr>
          <w:lang w:val="en-US"/>
        </w:rPr>
        <w:t xml:space="preserve"> Checkers Is Solved. </w:t>
      </w:r>
      <w:r w:rsidRPr="00A90E14">
        <w:rPr>
          <w:b/>
          <w:bCs/>
          <w:lang w:val="en-US"/>
        </w:rPr>
        <w:t>Science</w:t>
      </w:r>
      <w:r w:rsidRPr="00A90E14">
        <w:rPr>
          <w:lang w:val="en-US"/>
        </w:rPr>
        <w:t xml:space="preserve">, 14 set. 2007. v. 14, p. 1518–1522. </w:t>
      </w:r>
    </w:p>
    <w:p w:rsidR="00A90E14" w:rsidRPr="00A90E14" w:rsidRDefault="00A90E14" w:rsidP="00A90E14">
      <w:pPr>
        <w:pStyle w:val="Bibliography"/>
        <w:rPr>
          <w:lang w:val="en-US"/>
        </w:rPr>
      </w:pPr>
      <w:r w:rsidRPr="00A90E14">
        <w:rPr>
          <w:lang w:val="en-US"/>
        </w:rPr>
        <w:t xml:space="preserve">SUBER, P. Nomic: A Game of Self-Amendment. </w:t>
      </w:r>
      <w:r w:rsidRPr="00A90E14">
        <w:t xml:space="preserve">[S.l.], 1996. Disponível em: &lt;http://www.earlham.edu/~peters/nomic.htm&gt;. </w:t>
      </w:r>
      <w:r w:rsidRPr="00A90E14">
        <w:rPr>
          <w:lang w:val="en-US"/>
        </w:rPr>
        <w:t xml:space="preserve">Acesso em: 18 abr. 2011. </w:t>
      </w:r>
    </w:p>
    <w:p w:rsidR="00A90E14" w:rsidRPr="00A90E14" w:rsidRDefault="00A90E14" w:rsidP="00A90E14">
      <w:pPr>
        <w:pStyle w:val="Bibliography"/>
        <w:rPr>
          <w:lang w:val="en-US"/>
        </w:rPr>
      </w:pPr>
      <w:r w:rsidRPr="00A90E14">
        <w:rPr>
          <w:lang w:val="en-US"/>
        </w:rPr>
        <w:t xml:space="preserve">SUITS, B.; HURKA, T. </w:t>
      </w:r>
      <w:r w:rsidRPr="00A90E14">
        <w:rPr>
          <w:b/>
          <w:bCs/>
          <w:lang w:val="en-US"/>
        </w:rPr>
        <w:t>The Grasshopper - Third Edition: Games, Life and Utopia</w:t>
      </w:r>
      <w:r w:rsidRPr="00A90E14">
        <w:rPr>
          <w:lang w:val="en-US"/>
        </w:rPr>
        <w:t xml:space="preserve">. 3 edition ed. Peterborought, Ont: Broadview Press, 2014. </w:t>
      </w:r>
    </w:p>
    <w:p w:rsidR="00A90E14" w:rsidRPr="00A90E14" w:rsidRDefault="00A90E14" w:rsidP="00A90E14">
      <w:pPr>
        <w:pStyle w:val="Bibliography"/>
        <w:rPr>
          <w:lang w:val="en-US"/>
        </w:rPr>
      </w:pPr>
      <w:r w:rsidRPr="00A90E14">
        <w:rPr>
          <w:lang w:val="en-US"/>
        </w:rPr>
        <w:t xml:space="preserve">SUTTON-SMITH, B. </w:t>
      </w:r>
      <w:r w:rsidRPr="00A90E14">
        <w:rPr>
          <w:b/>
          <w:bCs/>
          <w:lang w:val="en-US"/>
        </w:rPr>
        <w:t>The Ambiguity of Play</w:t>
      </w:r>
      <w:r w:rsidRPr="00A90E14">
        <w:rPr>
          <w:lang w:val="en-US"/>
        </w:rPr>
        <w:t xml:space="preserve">. Revised ed. edition ed. Cambridge, Mass.: Harvard University Press, 2001. </w:t>
      </w:r>
    </w:p>
    <w:p w:rsidR="00A90E14" w:rsidRPr="00A90E14" w:rsidRDefault="00A90E14" w:rsidP="00A90E14">
      <w:pPr>
        <w:pStyle w:val="Bibliography"/>
        <w:rPr>
          <w:lang w:val="en-US"/>
        </w:rPr>
      </w:pPr>
      <w:r w:rsidRPr="00A90E14">
        <w:rPr>
          <w:lang w:val="en-US"/>
        </w:rPr>
        <w:t xml:space="preserve">TARJA SUSI; MIKAEL JOHANNESSON; PER BACKLUND. </w:t>
      </w:r>
      <w:r w:rsidRPr="00A90E14">
        <w:rPr>
          <w:b/>
          <w:bCs/>
          <w:lang w:val="en-US"/>
        </w:rPr>
        <w:t>Serious Games - An Overview</w:t>
      </w:r>
      <w:r w:rsidRPr="00A90E14">
        <w:rPr>
          <w:lang w:val="en-US"/>
        </w:rPr>
        <w:t xml:space="preserve">. [S.l.]: School of Humanities and Informatics University of Skövde, Sweden, 2007. </w:t>
      </w:r>
    </w:p>
    <w:p w:rsidR="00A90E14" w:rsidRPr="00A90E14" w:rsidRDefault="00A90E14" w:rsidP="00A90E14">
      <w:pPr>
        <w:pStyle w:val="Bibliography"/>
        <w:rPr>
          <w:lang w:val="en-US"/>
        </w:rPr>
      </w:pPr>
      <w:r w:rsidRPr="00A90E14">
        <w:rPr>
          <w:lang w:val="en-US"/>
        </w:rPr>
        <w:t xml:space="preserve">TROMP, J. John’s Connect Four Playground. </w:t>
      </w:r>
      <w:r w:rsidRPr="00A90E14">
        <w:t xml:space="preserve">[S.l.], [s.d.]. Disponível em: &lt;http://homepages.cwi.nl/~tromp/c4/c4.html&gt;. </w:t>
      </w:r>
      <w:r w:rsidRPr="00A90E14">
        <w:rPr>
          <w:lang w:val="en-US"/>
        </w:rPr>
        <w:t xml:space="preserve">Acesso em: 18 abr. 2011. </w:t>
      </w:r>
    </w:p>
    <w:p w:rsidR="00A90E14" w:rsidRPr="00A90E14" w:rsidRDefault="00A90E14" w:rsidP="00A90E14">
      <w:pPr>
        <w:pStyle w:val="Bibliography"/>
        <w:rPr>
          <w:lang w:val="en-US"/>
        </w:rPr>
      </w:pPr>
      <w:r w:rsidRPr="00A90E14">
        <w:rPr>
          <w:lang w:val="en-US"/>
        </w:rPr>
        <w:t xml:space="preserve">ZYDA, M. From visual simulation to virtual reality to games. </w:t>
      </w:r>
      <w:r w:rsidRPr="00A90E14">
        <w:rPr>
          <w:b/>
          <w:bCs/>
          <w:lang w:val="en-US"/>
        </w:rPr>
        <w:t>Computer</w:t>
      </w:r>
      <w:r w:rsidRPr="00A90E14">
        <w:rPr>
          <w:lang w:val="en-US"/>
        </w:rPr>
        <w:t xml:space="preserve">, set. 2005. v. 38, n. 9, p. 25–32. </w:t>
      </w:r>
    </w:p>
    <w:p w:rsidR="00403CC8" w:rsidRPr="00EC7A36" w:rsidRDefault="00403CC8" w:rsidP="00096ABF">
      <w:pPr>
        <w:rPr>
          <w:lang w:val="en-US"/>
        </w:rPr>
      </w:pPr>
      <w:r>
        <w:rPr>
          <w:lang w:val="en-US"/>
        </w:rPr>
        <w:fldChar w:fldCharType="end"/>
      </w:r>
    </w:p>
    <w:p w:rsidR="002E6B63" w:rsidRPr="00EC7A36" w:rsidRDefault="002E6B63" w:rsidP="00096ABF">
      <w:pPr>
        <w:rPr>
          <w:lang w:val="en-US"/>
        </w:rPr>
      </w:pPr>
    </w:p>
    <w:p w:rsidR="002E6B63" w:rsidRPr="00EC7A36" w:rsidRDefault="002E6B63" w:rsidP="00096ABF">
      <w:pPr>
        <w:rPr>
          <w:lang w:val="en-US"/>
        </w:rPr>
      </w:pPr>
    </w:p>
    <w:sectPr w:rsidR="002E6B63" w:rsidRPr="00EC7A36" w:rsidSect="00A90E14">
      <w:type w:val="continuous"/>
      <w:pgSz w:w="12240" w:h="15840"/>
      <w:pgMar w:top="1417" w:right="1701" w:bottom="1417" w:left="1701" w:header="0" w:footer="31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287F" w:rsidRDefault="0009287F" w:rsidP="00096ABF">
      <w:r>
        <w:separator/>
      </w:r>
    </w:p>
  </w:endnote>
  <w:endnote w:type="continuationSeparator" w:id="0">
    <w:p w:rsidR="0009287F" w:rsidRDefault="0009287F" w:rsidP="00096A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irco">
    <w:altName w:val="Calibri"/>
    <w:panose1 w:val="02000800000000000000"/>
    <w:charset w:val="00"/>
    <w:family w:val="auto"/>
    <w:pitch w:val="variable"/>
    <w:sig w:usb0="800000A7" w:usb1="5000004A" w:usb2="00000000" w:usb3="00000000" w:csb0="00000001" w:csb1="00000000"/>
  </w:font>
  <w:font w:name="CC Icons">
    <w:altName w:val="Cambria Math"/>
    <w:panose1 w:val="02000503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48AD" w:rsidRDefault="00A448AD" w:rsidP="00096ABF">
    <w:pPr>
      <w:pStyle w:val="Footer"/>
    </w:pPr>
    <w:r>
      <w:tab/>
    </w:r>
    <w:r>
      <w:tab/>
    </w:r>
    <w:r>
      <w:fldChar w:fldCharType="begin"/>
    </w:r>
    <w:r>
      <w:instrText>PAGE</w:instrText>
    </w:r>
    <w:r>
      <w:fldChar w:fldCharType="separate"/>
    </w:r>
    <w:r>
      <w:rPr>
        <w:noProof/>
      </w:rPr>
      <w:t>34</w:t>
    </w:r>
    <w:r>
      <w:fldChar w:fldCharType="end"/>
    </w:r>
  </w:p>
  <w:p w:rsidR="00A448AD" w:rsidRDefault="00A448AD" w:rsidP="00096AB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287F" w:rsidRDefault="0009287F" w:rsidP="00096ABF">
      <w:r>
        <w:separator/>
      </w:r>
    </w:p>
  </w:footnote>
  <w:footnote w:type="continuationSeparator" w:id="0">
    <w:p w:rsidR="0009287F" w:rsidRDefault="0009287F" w:rsidP="00096ABF">
      <w:r>
        <w:continuationSeparator/>
      </w:r>
    </w:p>
  </w:footnote>
  <w:footnote w:id="1">
    <w:p w:rsidR="00A448AD" w:rsidRDefault="00A448AD">
      <w:pPr>
        <w:pStyle w:val="FootnoteText"/>
      </w:pPr>
      <w:r>
        <w:rPr>
          <w:rStyle w:val="FootnoteReference"/>
        </w:rPr>
        <w:footnoteRef/>
      </w:r>
      <w:r>
        <w:t xml:space="preserve"> Mais tarde faremos uma definição mais elaborada</w:t>
      </w:r>
    </w:p>
  </w:footnote>
  <w:footnote w:id="2">
    <w:p w:rsidR="00A448AD" w:rsidRDefault="00A448AD">
      <w:pPr>
        <w:pStyle w:val="FootnoteText"/>
      </w:pPr>
      <w:r>
        <w:rPr>
          <w:rStyle w:val="FootnoteReference"/>
        </w:rPr>
        <w:footnoteRef/>
      </w:r>
      <w:r>
        <w:t xml:space="preserve"> </w:t>
      </w:r>
      <w:hyperlink r:id="rId1">
        <w:r>
          <w:rPr>
            <w:color w:val="0000FF"/>
            <w:u w:val="single"/>
          </w:rPr>
          <w:t>https://www.flickr.com/photos/shyald/409601105/in/gallery-93397741@N06-72157646775628069/</w:t>
        </w:r>
      </w:hyperlink>
      <w:r>
        <w:t xml:space="preserve"> </w:t>
      </w:r>
      <w:proofErr w:type="spellStart"/>
      <w:r>
        <w:rPr>
          <w:rFonts w:ascii="CC Icons" w:eastAsia="CC Icons" w:hAnsi="CC Icons" w:cs="CC Icons"/>
        </w:rPr>
        <w:t>cb</w:t>
      </w:r>
      <w:proofErr w:type="spellEnd"/>
    </w:p>
  </w:footnote>
  <w:footnote w:id="3">
    <w:p w:rsidR="00A448AD" w:rsidRDefault="00A448AD">
      <w:pPr>
        <w:pStyle w:val="FootnoteText"/>
      </w:pPr>
      <w:r>
        <w:rPr>
          <w:rStyle w:val="FootnoteReference"/>
        </w:rPr>
        <w:footnoteRef/>
      </w:r>
      <w:r>
        <w:t xml:space="preserve"> Não permite ataques e não existe, efetivamente, uma decisão consciente, já que o resultado de enfiar a faca no barril é aleatório.</w:t>
      </w:r>
    </w:p>
  </w:footnote>
  <w:footnote w:id="4">
    <w:p w:rsidR="00A448AD" w:rsidRDefault="00A448AD">
      <w:pPr>
        <w:pStyle w:val="FootnoteText"/>
      </w:pPr>
      <w:r>
        <w:rPr>
          <w:rStyle w:val="FootnoteReference"/>
        </w:rPr>
        <w:footnoteRef/>
      </w:r>
      <w:r>
        <w:t xml:space="preserve"> </w:t>
      </w:r>
      <w:hyperlink r:id="rId2">
        <w:r>
          <w:rPr>
            <w:color w:val="0000FF"/>
            <w:u w:val="single"/>
          </w:rPr>
          <w:t>https://www.flickr.com/photos/larrison/14406319797/in/gallery-93397741@N06-72157646775628069/</w:t>
        </w:r>
      </w:hyperlink>
      <w:r>
        <w:t xml:space="preserve"> </w:t>
      </w:r>
      <w:proofErr w:type="spellStart"/>
      <w:r>
        <w:rPr>
          <w:rFonts w:ascii="CC Icons" w:eastAsia="CC Icons" w:hAnsi="CC Icons" w:cs="CC Icons"/>
        </w:rPr>
        <w:t>cb</w:t>
      </w:r>
      <w:proofErr w:type="spellEnd"/>
    </w:p>
  </w:footnote>
  <w:footnote w:id="5">
    <w:p w:rsidR="00A448AD" w:rsidRDefault="00A448AD">
      <w:pPr>
        <w:pStyle w:val="FootnoteText"/>
      </w:pPr>
      <w:r>
        <w:rPr>
          <w:rStyle w:val="FootnoteReference"/>
        </w:rPr>
        <w:footnoteRef/>
      </w:r>
      <w:r>
        <w:t xml:space="preserve"> </w:t>
      </w:r>
      <w:r w:rsidRPr="00A475F6">
        <w:t xml:space="preserve">https://www.flickr.com/photos/smoorenburg/4248746722/in/photolist-5JKjBT-ad8ZMb-dBb82J-owiFLf-GqAtG-7wCH8v-aHTXjM-9bKNyj-65nbVB-5qScPv-moYweX-4Ckw41-aL9PcT-5aNMSB-MPNE-8mLS2w-7trWnQ-euf3nB-c3wdbL-5be73o-eTj49F/ </w:t>
      </w:r>
      <w:proofErr w:type="spellStart"/>
      <w:r w:rsidRPr="00A475F6">
        <w:t>cb</w:t>
      </w:r>
      <w:proofErr w:type="spellEnd"/>
    </w:p>
  </w:footnote>
  <w:footnote w:id="6">
    <w:p w:rsidR="00A448AD" w:rsidRDefault="00A448AD">
      <w:pPr>
        <w:pStyle w:val="FootnoteText"/>
      </w:pPr>
      <w:r>
        <w:rPr>
          <w:rStyle w:val="FootnoteReference"/>
        </w:rPr>
        <w:footnoteRef/>
      </w:r>
      <w:r>
        <w:t xml:space="preserve"> Pronuncia-se </w:t>
      </w:r>
      <w:proofErr w:type="spellStart"/>
      <w:r>
        <w:t>chik</w:t>
      </w:r>
      <w:proofErr w:type="spellEnd"/>
      <w:r>
        <w:t>-</w:t>
      </w:r>
      <w:proofErr w:type="spellStart"/>
      <w:r>
        <w:t>sent</w:t>
      </w:r>
      <w:proofErr w:type="spellEnd"/>
      <w:r>
        <w:t>-</w:t>
      </w:r>
      <w:proofErr w:type="spellStart"/>
      <w:r>
        <w:t>mi-rrai</w:t>
      </w:r>
      <w:proofErr w:type="spellEnd"/>
    </w:p>
  </w:footnote>
  <w:footnote w:id="7">
    <w:p w:rsidR="00A448AD" w:rsidRDefault="00A448AD">
      <w:pPr>
        <w:pStyle w:val="FootnoteText"/>
      </w:pPr>
      <w:r>
        <w:rPr>
          <w:rStyle w:val="FootnoteReference"/>
        </w:rPr>
        <w:footnoteRef/>
      </w:r>
      <w:r>
        <w:t xml:space="preserve"> No original, “</w:t>
      </w:r>
      <w:proofErr w:type="spellStart"/>
      <w:r>
        <w:t>flow</w:t>
      </w:r>
      <w:proofErr w:type="spellEnd"/>
      <w:r>
        <w:t>”, algumas vezes é usada a palavra “fluir” como tradução.</w:t>
      </w:r>
    </w:p>
  </w:footnote>
  <w:footnote w:id="8">
    <w:p w:rsidR="00A448AD" w:rsidRDefault="00A448AD">
      <w:pPr>
        <w:pStyle w:val="FootnoteText"/>
      </w:pPr>
      <w:r>
        <w:rPr>
          <w:rStyle w:val="FootnoteReference"/>
        </w:rPr>
        <w:footnoteRef/>
      </w:r>
      <w:r>
        <w:t xml:space="preserve"> O fato do fuzileiro naval (</w:t>
      </w:r>
      <w:r>
        <w:rPr>
          <w:i/>
        </w:rPr>
        <w:t>marine</w:t>
      </w:r>
      <w:r>
        <w:t xml:space="preserve">) de </w:t>
      </w:r>
      <w:proofErr w:type="spellStart"/>
      <w:r>
        <w:rPr>
          <w:i/>
        </w:rPr>
        <w:t>Doom</w:t>
      </w:r>
      <w:proofErr w:type="spellEnd"/>
      <w:r>
        <w:t>™ não ter nome já é um sinal da falta de importância da história. A maioria dos jogadores joga simplesmente com o objetivo de investigar e matar todos os monstros. É interessante notar que a falta de história não atrapalha a imersão no jogo, reforçada pela visão 3D em primeira pessoa e outros fatores como música e sonorização típica dos FPS (</w:t>
      </w:r>
      <w:proofErr w:type="spellStart"/>
      <w:r>
        <w:rPr>
          <w:i/>
        </w:rPr>
        <w:t>first</w:t>
      </w:r>
      <w:proofErr w:type="spellEnd"/>
      <w:r>
        <w:rPr>
          <w:i/>
        </w:rPr>
        <w:t xml:space="preserve"> </w:t>
      </w:r>
      <w:proofErr w:type="spellStart"/>
      <w:r>
        <w:rPr>
          <w:i/>
        </w:rPr>
        <w:t>person</w:t>
      </w:r>
      <w:proofErr w:type="spellEnd"/>
      <w:r>
        <w:rPr>
          <w:i/>
        </w:rPr>
        <w:t xml:space="preserve"> </w:t>
      </w:r>
      <w:proofErr w:type="spellStart"/>
      <w:r>
        <w:rPr>
          <w:i/>
        </w:rPr>
        <w:t>shooters</w:t>
      </w:r>
      <w:proofErr w:type="spellEnd"/>
      <w:r>
        <w:t>). Além disso, a falta de nome pode ajudar na empatia do jogador com o personagem.</w:t>
      </w:r>
    </w:p>
  </w:footnote>
  <w:footnote w:id="9">
    <w:p w:rsidR="00A448AD" w:rsidRDefault="00A448AD">
      <w:pPr>
        <w:pStyle w:val="FootnoteText"/>
      </w:pPr>
      <w:r>
        <w:rPr>
          <w:rStyle w:val="FootnoteReference"/>
        </w:rPr>
        <w:footnoteRef/>
      </w:r>
      <w:r>
        <w:t xml:space="preserve"> Esta característica causa alguns problemas ao considerar um Jogo Sério como um tipo de Jogo.</w:t>
      </w:r>
    </w:p>
  </w:footnote>
  <w:footnote w:id="10">
    <w:p w:rsidR="00A448AD" w:rsidRDefault="00A448AD">
      <w:pPr>
        <w:pStyle w:val="FootnoteText"/>
      </w:pPr>
      <w:r>
        <w:rPr>
          <w:rStyle w:val="FootnoteReference"/>
        </w:rPr>
        <w:footnoteRef/>
      </w:r>
      <w:r>
        <w:t xml:space="preserve"> Se você chegou no planeta Terra hoje, Mário é o personagem de </w:t>
      </w:r>
      <w:proofErr w:type="spellStart"/>
      <w:r>
        <w:t>vídeo-game</w:t>
      </w:r>
      <w:proofErr w:type="spellEnd"/>
      <w:r>
        <w:t xml:space="preserve"> mais famoso da Nintendo e talvez de todos os existentes. O bombeiro italiano baixo, gordinho e de bigode, inicialmente sem nome, criado por </w:t>
      </w:r>
      <w:proofErr w:type="spellStart"/>
      <w:r>
        <w:t>Shigeru</w:t>
      </w:r>
      <w:proofErr w:type="spellEnd"/>
      <w:r>
        <w:t xml:space="preserve"> </w:t>
      </w:r>
      <w:proofErr w:type="spellStart"/>
      <w:r>
        <w:t>Miyamoto</w:t>
      </w:r>
      <w:proofErr w:type="spellEnd"/>
      <w:r>
        <w:t xml:space="preserve"> é personagem centenas de jogos desde o hit </w:t>
      </w:r>
      <w:proofErr w:type="spellStart"/>
      <w:r>
        <w:rPr>
          <w:i/>
        </w:rPr>
        <w:t>Donkey</w:t>
      </w:r>
      <w:proofErr w:type="spellEnd"/>
      <w:r>
        <w:rPr>
          <w:i/>
        </w:rPr>
        <w:t xml:space="preserve"> Kong</w:t>
      </w:r>
      <w:r>
        <w:t xml:space="preserve"> de 1981, apesar </w:t>
      </w:r>
      <w:proofErr w:type="gramStart"/>
      <w:r>
        <w:t>de  oficialmente</w:t>
      </w:r>
      <w:proofErr w:type="gramEnd"/>
      <w:r>
        <w:t xml:space="preserve"> pela Nintendo seu primeiro jogo ser considerado </w:t>
      </w:r>
      <w:proofErr w:type="spellStart"/>
      <w:r>
        <w:t>Super</w:t>
      </w:r>
      <w:proofErr w:type="spellEnd"/>
      <w:r>
        <w:t xml:space="preserve"> Mario </w:t>
      </w:r>
      <w:proofErr w:type="spellStart"/>
      <w:r>
        <w:t>Bros</w:t>
      </w:r>
      <w:proofErr w:type="spellEnd"/>
      <w:r>
        <w:t xml:space="preserve">. de 1985, e em setembro de 2010 já tinha atingido mais de 240 milhões de jogos vendidos </w:t>
      </w:r>
      <w:r>
        <w:fldChar w:fldCharType="begin"/>
      </w:r>
      <w:r>
        <w:instrText xml:space="preserve"> ADDIN ZOTERO_ITEM CSL_CITATION {"citationID":"2etsct0hfs","properties":{"formattedCitation":"(GIBSON, 2010)","plainCitation":"(GIBSON, 2010)"},"citationItems":[{"id":2205,"uris":["http://zotero.org/groups/43412/items/TCRK2UEU"],"uri":["http://zotero.org/groups/43412/items/TCRK2UEU"],"itemData":{"id":2205,"type":"webpage","title":"Super Mario celebrates 25th birthday News - - Page 1 | Eurogamer.net","URL":"http://www.eurogamer.net/articles/2010-09-13-mario-celebrates-25th-birthday","author":[{"family":"Gibson","given":"Ellie"}],"issued":{"date-parts":[["2010",9,13]]},"accessed":{"date-parts":[["2011",4,18]]}}}],"schema":"https://github.com/citation-style-language/schema/raw/master/csl-citation.json"} </w:instrText>
      </w:r>
      <w:r>
        <w:fldChar w:fldCharType="separate"/>
      </w:r>
      <w:r w:rsidRPr="00CF774B">
        <w:t>(GIBSON, 2010)</w:t>
      </w:r>
      <w:r>
        <w:fldChar w:fldCharType="end"/>
      </w:r>
      <w:r>
        <w:t>.</w:t>
      </w:r>
    </w:p>
  </w:footnote>
  <w:footnote w:id="11">
    <w:p w:rsidR="00A448AD" w:rsidRDefault="00A448AD">
      <w:pPr>
        <w:pStyle w:val="FootnoteText"/>
      </w:pPr>
      <w:r>
        <w:rPr>
          <w:rStyle w:val="FootnoteReference"/>
        </w:rPr>
        <w:footnoteRef/>
      </w:r>
      <w:r>
        <w:t xml:space="preserve"> Apesar de famosa e largamente distribuída, não se sabe mais informações sobre essa história. Normalmente, para considerá-la absolutamente verídica, seria necessário saber exatamente em que partida aconteceu, ou seja, data, local e adversário.</w:t>
      </w:r>
    </w:p>
  </w:footnote>
  <w:footnote w:id="12">
    <w:p w:rsidR="00A448AD" w:rsidRDefault="00A448AD">
      <w:pPr>
        <w:pStyle w:val="FootnoteText"/>
      </w:pPr>
      <w:r>
        <w:rPr>
          <w:rStyle w:val="FootnoteReference"/>
        </w:rPr>
        <w:footnoteRef/>
      </w:r>
      <w:r>
        <w:t xml:space="preserve"> Conhecido como </w:t>
      </w:r>
      <w:proofErr w:type="spellStart"/>
      <w:r>
        <w:rPr>
          <w:i/>
        </w:rPr>
        <w:t>Russian</w:t>
      </w:r>
      <w:proofErr w:type="spellEnd"/>
      <w:r>
        <w:rPr>
          <w:i/>
        </w:rPr>
        <w:t xml:space="preserve"> Bank</w:t>
      </w:r>
      <w:r>
        <w:rPr>
          <w:b/>
          <w:i/>
        </w:rPr>
        <w:t xml:space="preserve"> </w:t>
      </w:r>
      <w:r>
        <w:t xml:space="preserve">na língua inglesa ou </w:t>
      </w:r>
      <w:proofErr w:type="spellStart"/>
      <w:r>
        <w:rPr>
          <w:i/>
        </w:rPr>
        <w:t>crapette</w:t>
      </w:r>
      <w:proofErr w:type="spellEnd"/>
      <w:r>
        <w:t xml:space="preserve"> em francês</w:t>
      </w:r>
    </w:p>
  </w:footnote>
  <w:footnote w:id="13">
    <w:p w:rsidR="00A448AD" w:rsidRDefault="00A448AD">
      <w:pPr>
        <w:pStyle w:val="FootnoteText"/>
      </w:pPr>
      <w:r>
        <w:rPr>
          <w:rStyle w:val="FootnoteReference"/>
        </w:rPr>
        <w:footnoteRef/>
      </w:r>
      <w:r>
        <w:t xml:space="preserve"> É comum no Brasil a variante de damas que permite “soprar”, eliminar do jogo, uma peça que pudesse pular uma peça adversária se o jogador que a possui realizar uma jogada onde não pula/come nenhuma peça. Usar essa regra, porém, implica em abdicar de armadilhas muito mais interessantes que acontecem quando há a obrigação de pular/comer.</w:t>
      </w:r>
    </w:p>
  </w:footnote>
  <w:footnote w:id="14">
    <w:p w:rsidR="00A448AD" w:rsidRDefault="00A448AD">
      <w:pPr>
        <w:pStyle w:val="FootnoteText"/>
      </w:pPr>
      <w:r>
        <w:rPr>
          <w:rStyle w:val="FootnoteReference"/>
        </w:rPr>
        <w:footnoteRef/>
      </w:r>
      <w:r>
        <w:t xml:space="preserve"> Máquinas de estados são uma abstração matemática que permite os vários estados possíveis de um sistema e a forma de mudar de um estado para outro.</w:t>
      </w:r>
    </w:p>
  </w:footnote>
  <w:footnote w:id="15">
    <w:p w:rsidR="00A448AD" w:rsidRDefault="00A448AD" w:rsidP="004C5BD6">
      <w:pPr>
        <w:pStyle w:val="FootnoteText"/>
      </w:pPr>
      <w:r>
        <w:rPr>
          <w:rStyle w:val="FootnoteReference"/>
        </w:rPr>
        <w:footnoteRef/>
      </w:r>
      <w:r>
        <w:t xml:space="preserve"> Um contexto habilitador pode ser a mesa e cadeiras de um jogo de tabuleiro, ou um </w:t>
      </w:r>
      <w:proofErr w:type="spellStart"/>
      <w:r>
        <w:t>consele</w:t>
      </w:r>
      <w:proofErr w:type="spellEnd"/>
      <w:r>
        <w:t xml:space="preserve"> de </w:t>
      </w:r>
      <w:proofErr w:type="spellStart"/>
      <w:r>
        <w:t>video-game</w:t>
      </w:r>
      <w:proofErr w:type="spellEnd"/>
      <w:r>
        <w:t xml:space="preserve"> ou computador para um jogo digital.</w:t>
      </w:r>
    </w:p>
  </w:footnote>
  <w:footnote w:id="16">
    <w:p w:rsidR="00A448AD" w:rsidRDefault="00A448AD">
      <w:pPr>
        <w:pStyle w:val="FootnoteText"/>
      </w:pPr>
      <w:r>
        <w:rPr>
          <w:rStyle w:val="FootnoteReference"/>
        </w:rPr>
        <w:footnoteRef/>
      </w:r>
      <w:r w:rsidRPr="004A6A79">
        <w:t>http://www.britishmuseum.org/research/collection_online/collection_object_details.aspx?objectId=620049&amp;partId=1&amp;searchText=chess++board&amp;page=1</w:t>
      </w:r>
    </w:p>
  </w:footnote>
  <w:footnote w:id="17">
    <w:p w:rsidR="00A448AD" w:rsidRDefault="00A448AD" w:rsidP="00EC7A36">
      <w:pPr>
        <w:pStyle w:val="FootnoteText"/>
      </w:pPr>
      <w:r>
        <w:rPr>
          <w:rStyle w:val="FootnoteReference"/>
        </w:rPr>
        <w:footnoteRef/>
      </w:r>
      <w:r>
        <w:t xml:space="preserve"> Poderíamos considerar também que existe uma classe mais genérica, Jogos Genéricos, e denominar a nossa definição de Jogos de Entretenimento, porém isso enfraquece sua posição cultural ou artísti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48AD" w:rsidRDefault="00A448AD" w:rsidP="0049005C">
    <w:pPr>
      <w:pStyle w:val="Header"/>
      <w:tabs>
        <w:tab w:val="clear" w:pos="4252"/>
        <w:tab w:val="clear" w:pos="8504"/>
        <w:tab w:val="left" w:pos="0"/>
        <w:tab w:val="center" w:pos="4253"/>
        <w:tab w:val="right" w:pos="8647"/>
      </w:tabs>
      <w:rPr>
        <w:rFonts w:eastAsia="Calibri"/>
      </w:rPr>
    </w:pPr>
  </w:p>
  <w:p w:rsidR="00A448AD" w:rsidRPr="00CF5B17" w:rsidRDefault="00A448AD" w:rsidP="0049005C">
    <w:pPr>
      <w:pStyle w:val="Header"/>
      <w:tabs>
        <w:tab w:val="clear" w:pos="4252"/>
        <w:tab w:val="clear" w:pos="8504"/>
        <w:tab w:val="center" w:pos="4253"/>
        <w:tab w:val="right" w:pos="8820"/>
      </w:tabs>
      <w:rPr>
        <w:rFonts w:ascii="Arial" w:eastAsia="Calibri" w:hAnsi="Arial" w:cs="Arial"/>
        <w:lang w:val="en-US"/>
      </w:rPr>
    </w:pPr>
    <w:r w:rsidRPr="00CF5B17">
      <w:rPr>
        <w:rFonts w:ascii="Arial" w:eastAsia="Calibri" w:hAnsi="Arial" w:cs="Arial"/>
        <w:lang w:val="en-US"/>
      </w:rPr>
      <w:t>RT LUDES 2017-01</w:t>
    </w:r>
    <w:r w:rsidRPr="00CF5B17">
      <w:rPr>
        <w:rFonts w:ascii="Arial" w:eastAsia="Calibri" w:hAnsi="Arial" w:cs="Arial"/>
        <w:lang w:val="en-US"/>
      </w:rPr>
      <w:tab/>
    </w:r>
    <w:r w:rsidRPr="00CF5B17">
      <w:rPr>
        <w:rFonts w:ascii="Arial" w:eastAsia="Calibri" w:hAnsi="Arial" w:cs="Arial"/>
        <w:lang w:val="en-US"/>
      </w:rPr>
      <w:tab/>
      <w:t xml:space="preserve">RT PESC </w:t>
    </w:r>
    <w:r>
      <w:rPr>
        <w:rFonts w:ascii="Arial" w:eastAsia="Calibri" w:hAnsi="Arial" w:cs="Arial"/>
        <w:lang w:val="en-US"/>
      </w:rPr>
      <w:t>75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06452B"/>
    <w:multiLevelType w:val="multilevel"/>
    <w:tmpl w:val="D7AA1522"/>
    <w:lvl w:ilvl="0">
      <w:start w:val="1"/>
      <w:numFmt w:val="decimal"/>
      <w:lvlText w:val="%1"/>
      <w:lvlJc w:val="left"/>
      <w:pPr>
        <w:ind w:left="432" w:firstLine="0"/>
      </w:pPr>
    </w:lvl>
    <w:lvl w:ilvl="1">
      <w:start w:val="1"/>
      <w:numFmt w:val="decimal"/>
      <w:lvlText w:val="%1.%2"/>
      <w:lvlJc w:val="left"/>
      <w:pPr>
        <w:ind w:left="576" w:firstLine="0"/>
      </w:pPr>
    </w:lvl>
    <w:lvl w:ilvl="2">
      <w:start w:val="1"/>
      <w:numFmt w:val="decimal"/>
      <w:pStyle w:val="Heading3"/>
      <w:lvlText w:val="%1.%2.%3"/>
      <w:lvlJc w:val="left"/>
      <w:pPr>
        <w:ind w:left="720" w:firstLine="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 w15:restartNumberingAfterBreak="0">
    <w:nsid w:val="3BC543F5"/>
    <w:multiLevelType w:val="multilevel"/>
    <w:tmpl w:val="B45806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4FBE7C84"/>
    <w:multiLevelType w:val="multilevel"/>
    <w:tmpl w:val="4CB2E106"/>
    <w:lvl w:ilvl="0">
      <w:start w:val="1"/>
      <w:numFmt w:val="decimal"/>
      <w:lvlText w:val="%1."/>
      <w:lvlJc w:val="left"/>
      <w:pPr>
        <w:ind w:left="1117" w:firstLine="757"/>
      </w:pPr>
    </w:lvl>
    <w:lvl w:ilvl="1">
      <w:start w:val="1"/>
      <w:numFmt w:val="lowerLetter"/>
      <w:lvlText w:val="%2."/>
      <w:lvlJc w:val="left"/>
      <w:pPr>
        <w:ind w:left="1837" w:firstLine="1477"/>
      </w:pPr>
    </w:lvl>
    <w:lvl w:ilvl="2">
      <w:start w:val="1"/>
      <w:numFmt w:val="lowerRoman"/>
      <w:lvlText w:val="%3."/>
      <w:lvlJc w:val="right"/>
      <w:pPr>
        <w:ind w:left="2557" w:firstLine="2377"/>
      </w:pPr>
    </w:lvl>
    <w:lvl w:ilvl="3">
      <w:start w:val="1"/>
      <w:numFmt w:val="decimal"/>
      <w:lvlText w:val="%4."/>
      <w:lvlJc w:val="left"/>
      <w:pPr>
        <w:ind w:left="3277" w:firstLine="2917"/>
      </w:pPr>
    </w:lvl>
    <w:lvl w:ilvl="4">
      <w:start w:val="1"/>
      <w:numFmt w:val="lowerLetter"/>
      <w:lvlText w:val="%5."/>
      <w:lvlJc w:val="left"/>
      <w:pPr>
        <w:ind w:left="3997" w:firstLine="3637"/>
      </w:pPr>
    </w:lvl>
    <w:lvl w:ilvl="5">
      <w:start w:val="1"/>
      <w:numFmt w:val="lowerRoman"/>
      <w:lvlText w:val="%6."/>
      <w:lvlJc w:val="right"/>
      <w:pPr>
        <w:ind w:left="4717" w:firstLine="4537"/>
      </w:pPr>
    </w:lvl>
    <w:lvl w:ilvl="6">
      <w:start w:val="1"/>
      <w:numFmt w:val="decimal"/>
      <w:lvlText w:val="%7."/>
      <w:lvlJc w:val="left"/>
      <w:pPr>
        <w:ind w:left="5437" w:firstLine="5077"/>
      </w:pPr>
    </w:lvl>
    <w:lvl w:ilvl="7">
      <w:start w:val="1"/>
      <w:numFmt w:val="lowerLetter"/>
      <w:lvlText w:val="%8."/>
      <w:lvlJc w:val="left"/>
      <w:pPr>
        <w:ind w:left="6157" w:firstLine="5797"/>
      </w:pPr>
    </w:lvl>
    <w:lvl w:ilvl="8">
      <w:start w:val="1"/>
      <w:numFmt w:val="lowerRoman"/>
      <w:lvlText w:val="%9."/>
      <w:lvlJc w:val="right"/>
      <w:pPr>
        <w:ind w:left="6877" w:firstLine="6697"/>
      </w:pPr>
    </w:lvl>
  </w:abstractNum>
  <w:abstractNum w:abstractNumId="3" w15:restartNumberingAfterBreak="0">
    <w:nsid w:val="55A02B8E"/>
    <w:multiLevelType w:val="multilevel"/>
    <w:tmpl w:val="7926182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displayBackgroundShape/>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B63"/>
    <w:rsid w:val="0001281B"/>
    <w:rsid w:val="00013971"/>
    <w:rsid w:val="00042C97"/>
    <w:rsid w:val="0009287F"/>
    <w:rsid w:val="00096ABF"/>
    <w:rsid w:val="000A5477"/>
    <w:rsid w:val="00186A9E"/>
    <w:rsid w:val="00196E36"/>
    <w:rsid w:val="001E3BDD"/>
    <w:rsid w:val="002A6E93"/>
    <w:rsid w:val="002E6B63"/>
    <w:rsid w:val="00377AF1"/>
    <w:rsid w:val="003C30EB"/>
    <w:rsid w:val="00403CC8"/>
    <w:rsid w:val="00433E81"/>
    <w:rsid w:val="00451AEF"/>
    <w:rsid w:val="00461437"/>
    <w:rsid w:val="004818ED"/>
    <w:rsid w:val="0049005C"/>
    <w:rsid w:val="00490F85"/>
    <w:rsid w:val="004A6A79"/>
    <w:rsid w:val="004C5BD6"/>
    <w:rsid w:val="004D44C0"/>
    <w:rsid w:val="004F3843"/>
    <w:rsid w:val="005076D6"/>
    <w:rsid w:val="00511FFE"/>
    <w:rsid w:val="0054599C"/>
    <w:rsid w:val="00555B1E"/>
    <w:rsid w:val="00583A4E"/>
    <w:rsid w:val="005F21DD"/>
    <w:rsid w:val="00630569"/>
    <w:rsid w:val="00637A27"/>
    <w:rsid w:val="00670F3A"/>
    <w:rsid w:val="006754C1"/>
    <w:rsid w:val="006B222E"/>
    <w:rsid w:val="00724CDF"/>
    <w:rsid w:val="00745BDE"/>
    <w:rsid w:val="00746835"/>
    <w:rsid w:val="00764F90"/>
    <w:rsid w:val="007D0D88"/>
    <w:rsid w:val="00811760"/>
    <w:rsid w:val="00855C31"/>
    <w:rsid w:val="008B5196"/>
    <w:rsid w:val="00906343"/>
    <w:rsid w:val="009114F1"/>
    <w:rsid w:val="00915935"/>
    <w:rsid w:val="0092174A"/>
    <w:rsid w:val="00936EA5"/>
    <w:rsid w:val="00962FB4"/>
    <w:rsid w:val="00982561"/>
    <w:rsid w:val="00A265B5"/>
    <w:rsid w:val="00A331D2"/>
    <w:rsid w:val="00A448AD"/>
    <w:rsid w:val="00A475F6"/>
    <w:rsid w:val="00A704EF"/>
    <w:rsid w:val="00A903AB"/>
    <w:rsid w:val="00A90E14"/>
    <w:rsid w:val="00A93C70"/>
    <w:rsid w:val="00AC2CA5"/>
    <w:rsid w:val="00AD5328"/>
    <w:rsid w:val="00AE4981"/>
    <w:rsid w:val="00AF390C"/>
    <w:rsid w:val="00B04F8B"/>
    <w:rsid w:val="00B11D04"/>
    <w:rsid w:val="00B137C4"/>
    <w:rsid w:val="00BD1D68"/>
    <w:rsid w:val="00BD6502"/>
    <w:rsid w:val="00BE7BDE"/>
    <w:rsid w:val="00C75023"/>
    <w:rsid w:val="00C91DDE"/>
    <w:rsid w:val="00CA3FBB"/>
    <w:rsid w:val="00CF5B17"/>
    <w:rsid w:val="00CF774B"/>
    <w:rsid w:val="00D11D9E"/>
    <w:rsid w:val="00D45307"/>
    <w:rsid w:val="00D81548"/>
    <w:rsid w:val="00DD67E2"/>
    <w:rsid w:val="00E07008"/>
    <w:rsid w:val="00E71225"/>
    <w:rsid w:val="00E81CEE"/>
    <w:rsid w:val="00E85986"/>
    <w:rsid w:val="00E9384D"/>
    <w:rsid w:val="00EC686D"/>
    <w:rsid w:val="00EC6FA8"/>
    <w:rsid w:val="00EC7A36"/>
    <w:rsid w:val="00EF3CF3"/>
    <w:rsid w:val="00F13194"/>
    <w:rsid w:val="00F22094"/>
    <w:rsid w:val="00F22EF1"/>
    <w:rsid w:val="00F5603D"/>
    <w:rsid w:val="00FC0B7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738913"/>
  <w15:docId w15:val="{292805F3-2071-4402-90A1-FC6EA2FFE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pt-BR" w:eastAsia="pt-BR" w:bidi="ar-SA"/>
      </w:rPr>
    </w:rPrDefault>
    <w:pPrDefault>
      <w:pPr>
        <w:spacing w:after="16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6ABF"/>
    <w:pPr>
      <w:spacing w:after="120" w:line="360" w:lineRule="auto"/>
      <w:ind w:firstLine="72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196E36"/>
    <w:pPr>
      <w:keepNext/>
      <w:keepLines/>
      <w:pageBreakBefore/>
      <w:numPr>
        <w:numId w:val="4"/>
      </w:numPr>
      <w:pBdr>
        <w:bottom w:val="single" w:sz="4" w:space="2" w:color="ED7D31" w:themeColor="accent2"/>
      </w:pBdr>
      <w:spacing w:after="360" w:line="240" w:lineRule="auto"/>
      <w:ind w:left="431" w:hanging="431"/>
      <w:outlineLvl w:val="0"/>
    </w:pPr>
    <w:rPr>
      <w:rFonts w:ascii="Arial Black" w:eastAsiaTheme="majorEastAsia" w:hAnsi="Arial Black" w:cstheme="majorBidi"/>
      <w:b/>
      <w:color w:val="262626" w:themeColor="text1" w:themeTint="D9"/>
      <w:sz w:val="40"/>
      <w:szCs w:val="40"/>
    </w:rPr>
  </w:style>
  <w:style w:type="paragraph" w:styleId="Heading2">
    <w:name w:val="heading 2"/>
    <w:basedOn w:val="Normal"/>
    <w:next w:val="Normal"/>
    <w:link w:val="Heading2Char"/>
    <w:uiPriority w:val="9"/>
    <w:unhideWhenUsed/>
    <w:qFormat/>
    <w:rsid w:val="00E07008"/>
    <w:pPr>
      <w:keepNext/>
      <w:keepLines/>
      <w:numPr>
        <w:ilvl w:val="1"/>
        <w:numId w:val="4"/>
      </w:numPr>
      <w:spacing w:before="240" w:line="240" w:lineRule="auto"/>
      <w:ind w:left="993" w:hanging="993"/>
      <w:jc w:val="left"/>
      <w:outlineLvl w:val="1"/>
    </w:pPr>
    <w:rPr>
      <w:rFonts w:ascii="Arial Black" w:eastAsiaTheme="majorEastAsia" w:hAnsi="Arial Black" w:cstheme="majorBidi"/>
      <w:sz w:val="32"/>
      <w:szCs w:val="36"/>
    </w:rPr>
  </w:style>
  <w:style w:type="paragraph" w:styleId="Heading3">
    <w:name w:val="heading 3"/>
    <w:basedOn w:val="Normal"/>
    <w:next w:val="Normal"/>
    <w:link w:val="Heading3Char"/>
    <w:uiPriority w:val="9"/>
    <w:unhideWhenUsed/>
    <w:qFormat/>
    <w:rsid w:val="00096ABF"/>
    <w:pPr>
      <w:keepNext/>
      <w:keepLines/>
      <w:numPr>
        <w:ilvl w:val="2"/>
        <w:numId w:val="3"/>
      </w:numPr>
      <w:tabs>
        <w:tab w:val="left" w:pos="993"/>
      </w:tabs>
      <w:spacing w:before="240" w:line="240" w:lineRule="auto"/>
      <w:ind w:left="0"/>
      <w:jc w:val="left"/>
      <w:outlineLvl w:val="2"/>
    </w:pPr>
    <w:rPr>
      <w:rFonts w:ascii="Arial Black" w:eastAsiaTheme="majorEastAsia" w:hAnsi="Arial Black" w:cstheme="majorBidi"/>
    </w:rPr>
  </w:style>
  <w:style w:type="paragraph" w:styleId="Heading4">
    <w:name w:val="heading 4"/>
    <w:basedOn w:val="Normal"/>
    <w:next w:val="Normal"/>
    <w:link w:val="Heading4Char"/>
    <w:uiPriority w:val="9"/>
    <w:unhideWhenUsed/>
    <w:qFormat/>
    <w:rsid w:val="00096ABF"/>
    <w:pPr>
      <w:keepNext/>
      <w:keepLines/>
      <w:numPr>
        <w:ilvl w:val="3"/>
        <w:numId w:val="4"/>
      </w:numPr>
      <w:spacing w:before="80" w:after="0" w:line="240" w:lineRule="auto"/>
      <w:outlineLvl w:val="3"/>
    </w:pPr>
    <w:rPr>
      <w:rFonts w:asciiTheme="majorHAnsi" w:eastAsiaTheme="majorEastAsia" w:hAnsiTheme="majorHAnsi" w:cstheme="majorBidi"/>
      <w:i/>
      <w:iCs/>
      <w:color w:val="833C0B" w:themeColor="accent2" w:themeShade="80"/>
      <w:sz w:val="28"/>
      <w:szCs w:val="28"/>
    </w:rPr>
  </w:style>
  <w:style w:type="paragraph" w:styleId="Heading5">
    <w:name w:val="heading 5"/>
    <w:basedOn w:val="Normal"/>
    <w:next w:val="Normal"/>
    <w:link w:val="Heading5Char"/>
    <w:uiPriority w:val="9"/>
    <w:unhideWhenUsed/>
    <w:qFormat/>
    <w:rsid w:val="00096ABF"/>
    <w:pPr>
      <w:keepNext/>
      <w:keepLines/>
      <w:numPr>
        <w:ilvl w:val="4"/>
        <w:numId w:val="4"/>
      </w:numPr>
      <w:spacing w:before="80" w:after="0" w:line="240" w:lineRule="auto"/>
      <w:outlineLvl w:val="4"/>
    </w:pPr>
    <w:rPr>
      <w:rFonts w:asciiTheme="majorHAnsi" w:eastAsiaTheme="majorEastAsia" w:hAnsiTheme="majorHAnsi" w:cstheme="majorBidi"/>
      <w:color w:val="C45911" w:themeColor="accent2" w:themeShade="BF"/>
    </w:rPr>
  </w:style>
  <w:style w:type="paragraph" w:styleId="Heading6">
    <w:name w:val="heading 6"/>
    <w:basedOn w:val="Normal"/>
    <w:next w:val="Normal"/>
    <w:link w:val="Heading6Char"/>
    <w:uiPriority w:val="9"/>
    <w:unhideWhenUsed/>
    <w:qFormat/>
    <w:rsid w:val="00096ABF"/>
    <w:pPr>
      <w:keepNext/>
      <w:keepLines/>
      <w:numPr>
        <w:ilvl w:val="5"/>
        <w:numId w:val="4"/>
      </w:numPr>
      <w:spacing w:before="80" w:after="0" w:line="240" w:lineRule="auto"/>
      <w:outlineLvl w:val="5"/>
    </w:pPr>
    <w:rPr>
      <w:rFonts w:asciiTheme="majorHAnsi" w:eastAsiaTheme="majorEastAsia" w:hAnsiTheme="majorHAnsi" w:cstheme="majorBidi"/>
      <w:i/>
      <w:iCs/>
      <w:color w:val="833C0B" w:themeColor="accent2" w:themeShade="80"/>
    </w:rPr>
  </w:style>
  <w:style w:type="paragraph" w:styleId="Heading7">
    <w:name w:val="heading 7"/>
    <w:basedOn w:val="Normal"/>
    <w:next w:val="Normal"/>
    <w:link w:val="Heading7Char"/>
    <w:uiPriority w:val="9"/>
    <w:semiHidden/>
    <w:unhideWhenUsed/>
    <w:qFormat/>
    <w:rsid w:val="00096ABF"/>
    <w:pPr>
      <w:keepNext/>
      <w:keepLines/>
      <w:numPr>
        <w:ilvl w:val="6"/>
        <w:numId w:val="4"/>
      </w:numPr>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096ABF"/>
    <w:pPr>
      <w:keepNext/>
      <w:keepLines/>
      <w:numPr>
        <w:ilvl w:val="7"/>
        <w:numId w:val="4"/>
      </w:numPr>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096ABF"/>
    <w:pPr>
      <w:keepNext/>
      <w:keepLines/>
      <w:numPr>
        <w:ilvl w:val="8"/>
        <w:numId w:val="4"/>
      </w:numPr>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96ABF"/>
    <w:pPr>
      <w:spacing w:after="0" w:line="240" w:lineRule="auto"/>
      <w:contextualSpacing/>
    </w:pPr>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096ABF"/>
    <w:pPr>
      <w:numPr>
        <w:ilvl w:val="1"/>
      </w:numPr>
      <w:spacing w:after="240"/>
      <w:ind w:firstLine="720"/>
    </w:pPr>
    <w:rPr>
      <w:caps/>
      <w:color w:val="404040" w:themeColor="text1" w:themeTint="BF"/>
      <w:spacing w:val="20"/>
      <w:sz w:val="28"/>
      <w:szCs w:val="28"/>
    </w:rPr>
  </w:style>
  <w:style w:type="paragraph" w:styleId="Header">
    <w:name w:val="header"/>
    <w:basedOn w:val="Normal"/>
    <w:link w:val="HeaderChar"/>
    <w:uiPriority w:val="99"/>
    <w:unhideWhenUsed/>
    <w:rsid w:val="001E3BDD"/>
    <w:pPr>
      <w:tabs>
        <w:tab w:val="center" w:pos="4252"/>
        <w:tab w:val="right" w:pos="8504"/>
      </w:tabs>
      <w:spacing w:after="0" w:line="240" w:lineRule="auto"/>
      <w:ind w:firstLine="0"/>
    </w:pPr>
  </w:style>
  <w:style w:type="character" w:customStyle="1" w:styleId="HeaderChar">
    <w:name w:val="Header Char"/>
    <w:basedOn w:val="DefaultParagraphFont"/>
    <w:link w:val="Header"/>
    <w:uiPriority w:val="99"/>
    <w:rsid w:val="001E3BDD"/>
    <w:rPr>
      <w:rFonts w:ascii="Times New Roman" w:hAnsi="Times New Roman" w:cs="Times New Roman"/>
      <w:sz w:val="24"/>
      <w:szCs w:val="24"/>
    </w:rPr>
  </w:style>
  <w:style w:type="paragraph" w:styleId="Footer">
    <w:name w:val="footer"/>
    <w:basedOn w:val="Normal"/>
    <w:link w:val="FooterChar"/>
    <w:uiPriority w:val="99"/>
    <w:unhideWhenUsed/>
    <w:rsid w:val="00096ABF"/>
    <w:pPr>
      <w:tabs>
        <w:tab w:val="center" w:pos="4252"/>
        <w:tab w:val="right" w:pos="8504"/>
      </w:tabs>
      <w:spacing w:after="0" w:line="240" w:lineRule="auto"/>
      <w:ind w:firstLine="0"/>
    </w:pPr>
  </w:style>
  <w:style w:type="character" w:customStyle="1" w:styleId="FooterChar">
    <w:name w:val="Footer Char"/>
    <w:basedOn w:val="DefaultParagraphFont"/>
    <w:link w:val="Footer"/>
    <w:uiPriority w:val="99"/>
    <w:rsid w:val="00096ABF"/>
    <w:rPr>
      <w:rFonts w:ascii="Times New Roman" w:hAnsi="Times New Roman" w:cs="Times New Roman"/>
      <w:sz w:val="24"/>
      <w:szCs w:val="24"/>
    </w:rPr>
  </w:style>
  <w:style w:type="paragraph" w:styleId="Bibliography">
    <w:name w:val="Bibliography"/>
    <w:basedOn w:val="Normal"/>
    <w:next w:val="Normal"/>
    <w:uiPriority w:val="37"/>
    <w:unhideWhenUsed/>
    <w:rsid w:val="00403CC8"/>
    <w:pPr>
      <w:spacing w:after="240" w:line="240" w:lineRule="auto"/>
      <w:ind w:firstLine="0"/>
    </w:pPr>
  </w:style>
  <w:style w:type="character" w:customStyle="1" w:styleId="Heading1Char">
    <w:name w:val="Heading 1 Char"/>
    <w:basedOn w:val="DefaultParagraphFont"/>
    <w:link w:val="Heading1"/>
    <w:uiPriority w:val="9"/>
    <w:rsid w:val="00196E36"/>
    <w:rPr>
      <w:rFonts w:ascii="Arial Black" w:eastAsiaTheme="majorEastAsia" w:hAnsi="Arial Black" w:cstheme="majorBidi"/>
      <w:b/>
      <w:color w:val="262626" w:themeColor="text1" w:themeTint="D9"/>
      <w:sz w:val="40"/>
      <w:szCs w:val="40"/>
    </w:rPr>
  </w:style>
  <w:style w:type="character" w:customStyle="1" w:styleId="Heading2Char">
    <w:name w:val="Heading 2 Char"/>
    <w:basedOn w:val="DefaultParagraphFont"/>
    <w:link w:val="Heading2"/>
    <w:uiPriority w:val="9"/>
    <w:rsid w:val="00E07008"/>
    <w:rPr>
      <w:rFonts w:ascii="Arial Black" w:eastAsiaTheme="majorEastAsia" w:hAnsi="Arial Black" w:cstheme="majorBidi"/>
      <w:sz w:val="32"/>
      <w:szCs w:val="36"/>
    </w:rPr>
  </w:style>
  <w:style w:type="character" w:customStyle="1" w:styleId="Heading3Char">
    <w:name w:val="Heading 3 Char"/>
    <w:basedOn w:val="DefaultParagraphFont"/>
    <w:link w:val="Heading3"/>
    <w:uiPriority w:val="9"/>
    <w:rsid w:val="00096ABF"/>
    <w:rPr>
      <w:rFonts w:ascii="Arial Black" w:eastAsiaTheme="majorEastAsia" w:hAnsi="Arial Black" w:cstheme="majorBidi"/>
      <w:sz w:val="24"/>
      <w:szCs w:val="24"/>
    </w:rPr>
  </w:style>
  <w:style w:type="character" w:customStyle="1" w:styleId="Heading4Char">
    <w:name w:val="Heading 4 Char"/>
    <w:basedOn w:val="DefaultParagraphFont"/>
    <w:link w:val="Heading4"/>
    <w:uiPriority w:val="9"/>
    <w:rsid w:val="00096ABF"/>
    <w:rPr>
      <w:rFonts w:asciiTheme="majorHAnsi" w:eastAsiaTheme="majorEastAsia" w:hAnsiTheme="majorHAnsi" w:cstheme="majorBidi"/>
      <w:i/>
      <w:iCs/>
      <w:color w:val="833C0B" w:themeColor="accent2" w:themeShade="80"/>
      <w:sz w:val="28"/>
      <w:szCs w:val="28"/>
    </w:rPr>
  </w:style>
  <w:style w:type="character" w:customStyle="1" w:styleId="Heading5Char">
    <w:name w:val="Heading 5 Char"/>
    <w:basedOn w:val="DefaultParagraphFont"/>
    <w:link w:val="Heading5"/>
    <w:uiPriority w:val="9"/>
    <w:rsid w:val="00096ABF"/>
    <w:rPr>
      <w:rFonts w:asciiTheme="majorHAnsi" w:eastAsiaTheme="majorEastAsia" w:hAnsiTheme="majorHAnsi" w:cstheme="majorBidi"/>
      <w:color w:val="C45911" w:themeColor="accent2" w:themeShade="BF"/>
      <w:sz w:val="24"/>
      <w:szCs w:val="24"/>
    </w:rPr>
  </w:style>
  <w:style w:type="character" w:customStyle="1" w:styleId="Heading6Char">
    <w:name w:val="Heading 6 Char"/>
    <w:basedOn w:val="DefaultParagraphFont"/>
    <w:link w:val="Heading6"/>
    <w:uiPriority w:val="9"/>
    <w:rsid w:val="00096ABF"/>
    <w:rPr>
      <w:rFonts w:asciiTheme="majorHAnsi" w:eastAsiaTheme="majorEastAsia" w:hAnsiTheme="majorHAnsi" w:cstheme="majorBidi"/>
      <w:i/>
      <w:iCs/>
      <w:color w:val="833C0B" w:themeColor="accent2" w:themeShade="80"/>
      <w:sz w:val="24"/>
      <w:szCs w:val="24"/>
    </w:rPr>
  </w:style>
  <w:style w:type="character" w:customStyle="1" w:styleId="Heading7Char">
    <w:name w:val="Heading 7 Char"/>
    <w:basedOn w:val="DefaultParagraphFont"/>
    <w:link w:val="Heading7"/>
    <w:uiPriority w:val="9"/>
    <w:semiHidden/>
    <w:rsid w:val="00096ABF"/>
    <w:rPr>
      <w:rFonts w:asciiTheme="majorHAnsi" w:eastAsiaTheme="majorEastAsia" w:hAnsiTheme="majorHAnsi" w:cstheme="majorBidi"/>
      <w:b/>
      <w:bCs/>
      <w:color w:val="833C0B" w:themeColor="accent2" w:themeShade="80"/>
      <w:sz w:val="22"/>
      <w:szCs w:val="22"/>
    </w:rPr>
  </w:style>
  <w:style w:type="character" w:customStyle="1" w:styleId="Heading8Char">
    <w:name w:val="Heading 8 Char"/>
    <w:basedOn w:val="DefaultParagraphFont"/>
    <w:link w:val="Heading8"/>
    <w:uiPriority w:val="9"/>
    <w:semiHidden/>
    <w:rsid w:val="00096ABF"/>
    <w:rPr>
      <w:rFonts w:asciiTheme="majorHAnsi" w:eastAsiaTheme="majorEastAsia" w:hAnsiTheme="majorHAnsi" w:cstheme="majorBidi"/>
      <w:color w:val="833C0B" w:themeColor="accent2" w:themeShade="80"/>
      <w:sz w:val="22"/>
      <w:szCs w:val="22"/>
    </w:rPr>
  </w:style>
  <w:style w:type="character" w:customStyle="1" w:styleId="Heading9Char">
    <w:name w:val="Heading 9 Char"/>
    <w:basedOn w:val="DefaultParagraphFont"/>
    <w:link w:val="Heading9"/>
    <w:uiPriority w:val="9"/>
    <w:semiHidden/>
    <w:rsid w:val="00096ABF"/>
    <w:rPr>
      <w:rFonts w:asciiTheme="majorHAnsi" w:eastAsiaTheme="majorEastAsia" w:hAnsiTheme="majorHAnsi" w:cstheme="majorBidi"/>
      <w:i/>
      <w:iCs/>
      <w:color w:val="833C0B" w:themeColor="accent2" w:themeShade="80"/>
      <w:sz w:val="22"/>
      <w:szCs w:val="22"/>
    </w:rPr>
  </w:style>
  <w:style w:type="paragraph" w:styleId="Caption">
    <w:name w:val="caption"/>
    <w:basedOn w:val="Normal"/>
    <w:next w:val="Normal"/>
    <w:uiPriority w:val="35"/>
    <w:unhideWhenUsed/>
    <w:qFormat/>
    <w:rsid w:val="000A5477"/>
    <w:pPr>
      <w:spacing w:after="240" w:line="240" w:lineRule="auto"/>
      <w:ind w:left="567" w:right="567" w:firstLine="0"/>
      <w:jc w:val="center"/>
    </w:pPr>
    <w:rPr>
      <w:rFonts w:eastAsia="Arial"/>
      <w:b/>
      <w:bCs/>
      <w:color w:val="404040" w:themeColor="text1" w:themeTint="BF"/>
      <w:sz w:val="20"/>
      <w:szCs w:val="16"/>
    </w:rPr>
  </w:style>
  <w:style w:type="character" w:customStyle="1" w:styleId="TitleChar">
    <w:name w:val="Title Char"/>
    <w:basedOn w:val="DefaultParagraphFont"/>
    <w:link w:val="Title"/>
    <w:uiPriority w:val="10"/>
    <w:rsid w:val="00096ABF"/>
    <w:rPr>
      <w:rFonts w:asciiTheme="majorHAnsi" w:eastAsiaTheme="majorEastAsia" w:hAnsiTheme="majorHAnsi" w:cstheme="majorBidi"/>
      <w:color w:val="262626" w:themeColor="text1" w:themeTint="D9"/>
      <w:sz w:val="96"/>
      <w:szCs w:val="96"/>
    </w:rPr>
  </w:style>
  <w:style w:type="character" w:customStyle="1" w:styleId="SubtitleChar">
    <w:name w:val="Subtitle Char"/>
    <w:basedOn w:val="DefaultParagraphFont"/>
    <w:link w:val="Subtitle"/>
    <w:uiPriority w:val="11"/>
    <w:rsid w:val="00096ABF"/>
    <w:rPr>
      <w:caps/>
      <w:color w:val="404040" w:themeColor="text1" w:themeTint="BF"/>
      <w:spacing w:val="20"/>
      <w:sz w:val="28"/>
      <w:szCs w:val="28"/>
    </w:rPr>
  </w:style>
  <w:style w:type="character" w:styleId="Strong">
    <w:name w:val="Strong"/>
    <w:basedOn w:val="DefaultParagraphFont"/>
    <w:uiPriority w:val="22"/>
    <w:qFormat/>
    <w:rsid w:val="00096ABF"/>
    <w:rPr>
      <w:b/>
      <w:bCs/>
    </w:rPr>
  </w:style>
  <w:style w:type="character" w:styleId="Emphasis">
    <w:name w:val="Emphasis"/>
    <w:basedOn w:val="DefaultParagraphFont"/>
    <w:uiPriority w:val="20"/>
    <w:qFormat/>
    <w:rsid w:val="00096ABF"/>
    <w:rPr>
      <w:i/>
      <w:iCs/>
      <w:color w:val="000000" w:themeColor="text1"/>
    </w:rPr>
  </w:style>
  <w:style w:type="paragraph" w:styleId="NoSpacing">
    <w:name w:val="No Spacing"/>
    <w:uiPriority w:val="1"/>
    <w:qFormat/>
    <w:rsid w:val="00096ABF"/>
    <w:pPr>
      <w:spacing w:after="0" w:line="240" w:lineRule="auto"/>
    </w:pPr>
  </w:style>
  <w:style w:type="paragraph" w:styleId="Quote">
    <w:name w:val="Quote"/>
    <w:basedOn w:val="Normal"/>
    <w:next w:val="Normal"/>
    <w:link w:val="QuoteChar"/>
    <w:uiPriority w:val="29"/>
    <w:qFormat/>
    <w:rsid w:val="00096ABF"/>
    <w:pPr>
      <w:spacing w:before="160"/>
      <w:ind w:left="720" w:right="720"/>
      <w:jc w:val="center"/>
    </w:pPr>
    <w:rPr>
      <w:rFonts w:asciiTheme="majorHAnsi" w:eastAsiaTheme="majorEastAsia" w:hAnsiTheme="majorHAnsi" w:cstheme="majorBidi"/>
      <w:color w:val="000000" w:themeColor="text1"/>
    </w:rPr>
  </w:style>
  <w:style w:type="character" w:customStyle="1" w:styleId="QuoteChar">
    <w:name w:val="Quote Char"/>
    <w:basedOn w:val="DefaultParagraphFont"/>
    <w:link w:val="Quote"/>
    <w:uiPriority w:val="29"/>
    <w:rsid w:val="00096ABF"/>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096ABF"/>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rPr>
  </w:style>
  <w:style w:type="character" w:customStyle="1" w:styleId="IntenseQuoteChar">
    <w:name w:val="Intense Quote Char"/>
    <w:basedOn w:val="DefaultParagraphFont"/>
    <w:link w:val="IntenseQuote"/>
    <w:uiPriority w:val="30"/>
    <w:rsid w:val="00096ABF"/>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096ABF"/>
    <w:rPr>
      <w:i/>
      <w:iCs/>
      <w:color w:val="595959" w:themeColor="text1" w:themeTint="A6"/>
    </w:rPr>
  </w:style>
  <w:style w:type="character" w:styleId="IntenseEmphasis">
    <w:name w:val="Intense Emphasis"/>
    <w:basedOn w:val="DefaultParagraphFont"/>
    <w:uiPriority w:val="21"/>
    <w:qFormat/>
    <w:rsid w:val="00096ABF"/>
    <w:rPr>
      <w:b/>
      <w:bCs/>
      <w:i/>
      <w:iCs/>
      <w:caps w:val="0"/>
      <w:smallCaps w:val="0"/>
      <w:strike w:val="0"/>
      <w:dstrike w:val="0"/>
      <w:color w:val="ED7D31" w:themeColor="accent2"/>
    </w:rPr>
  </w:style>
  <w:style w:type="character" w:styleId="SubtleReference">
    <w:name w:val="Subtle Reference"/>
    <w:basedOn w:val="DefaultParagraphFont"/>
    <w:uiPriority w:val="31"/>
    <w:qFormat/>
    <w:rsid w:val="00096ABF"/>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096ABF"/>
    <w:rPr>
      <w:b/>
      <w:bCs/>
      <w:caps w:val="0"/>
      <w:smallCaps/>
      <w:color w:val="auto"/>
      <w:spacing w:val="0"/>
      <w:u w:val="single"/>
    </w:rPr>
  </w:style>
  <w:style w:type="character" w:styleId="BookTitle">
    <w:name w:val="Book Title"/>
    <w:basedOn w:val="DefaultParagraphFont"/>
    <w:uiPriority w:val="33"/>
    <w:qFormat/>
    <w:rsid w:val="00096ABF"/>
    <w:rPr>
      <w:b/>
      <w:bCs/>
      <w:caps w:val="0"/>
      <w:smallCaps/>
      <w:spacing w:val="0"/>
    </w:rPr>
  </w:style>
  <w:style w:type="paragraph" w:styleId="TOCHeading">
    <w:name w:val="TOC Heading"/>
    <w:basedOn w:val="Heading1"/>
    <w:next w:val="Normal"/>
    <w:uiPriority w:val="39"/>
    <w:unhideWhenUsed/>
    <w:qFormat/>
    <w:rsid w:val="00096ABF"/>
    <w:pPr>
      <w:outlineLvl w:val="9"/>
    </w:pPr>
  </w:style>
  <w:style w:type="paragraph" w:styleId="ListParagraph">
    <w:name w:val="List Paragraph"/>
    <w:basedOn w:val="Normal"/>
    <w:uiPriority w:val="34"/>
    <w:qFormat/>
    <w:rsid w:val="00096ABF"/>
    <w:pPr>
      <w:ind w:left="720"/>
      <w:contextualSpacing/>
    </w:pPr>
  </w:style>
  <w:style w:type="paragraph" w:customStyle="1" w:styleId="Picture">
    <w:name w:val="Picture"/>
    <w:basedOn w:val="Normal"/>
    <w:qFormat/>
    <w:rsid w:val="004A6A79"/>
    <w:pPr>
      <w:keepNext/>
      <w:ind w:firstLine="0"/>
      <w:jc w:val="center"/>
    </w:pPr>
    <w:rPr>
      <w:noProof/>
    </w:rPr>
  </w:style>
  <w:style w:type="paragraph" w:customStyle="1" w:styleId="Footnote">
    <w:name w:val="Footnote"/>
    <w:basedOn w:val="Normal"/>
    <w:link w:val="FootnoteChar"/>
    <w:qFormat/>
    <w:rsid w:val="00A475F6"/>
    <w:pPr>
      <w:spacing w:after="0" w:line="240" w:lineRule="auto"/>
      <w:ind w:firstLine="0"/>
    </w:pPr>
    <w:rPr>
      <w:sz w:val="20"/>
      <w:szCs w:val="20"/>
      <w:vertAlign w:val="superscript"/>
    </w:rPr>
  </w:style>
  <w:style w:type="paragraph" w:customStyle="1" w:styleId="AbstractTitle">
    <w:name w:val="Abstract Title"/>
    <w:basedOn w:val="Normal"/>
    <w:link w:val="AbstractTitleChar"/>
    <w:qFormat/>
    <w:rsid w:val="00A475F6"/>
    <w:pPr>
      <w:pageBreakBefore/>
      <w:spacing w:after="160" w:line="276" w:lineRule="auto"/>
      <w:ind w:firstLine="0"/>
      <w:jc w:val="center"/>
    </w:pPr>
    <w:rPr>
      <w:rFonts w:ascii="Arial Black" w:hAnsi="Arial Black"/>
      <w:b/>
      <w:sz w:val="36"/>
      <w:szCs w:val="36"/>
    </w:rPr>
  </w:style>
  <w:style w:type="character" w:customStyle="1" w:styleId="FootnoteChar">
    <w:name w:val="Footnote Char"/>
    <w:basedOn w:val="DefaultParagraphFont"/>
    <w:link w:val="Footnote"/>
    <w:rsid w:val="00A475F6"/>
    <w:rPr>
      <w:rFonts w:ascii="Times New Roman" w:hAnsi="Times New Roman" w:cs="Times New Roman"/>
      <w:sz w:val="20"/>
      <w:szCs w:val="20"/>
      <w:vertAlign w:val="superscript"/>
    </w:rPr>
  </w:style>
  <w:style w:type="paragraph" w:customStyle="1" w:styleId="Abstract">
    <w:name w:val="Abstract"/>
    <w:basedOn w:val="Normal"/>
    <w:qFormat/>
    <w:rsid w:val="00A475F6"/>
    <w:pPr>
      <w:ind w:left="567" w:right="567"/>
    </w:pPr>
    <w:rPr>
      <w:i/>
      <w:lang w:val="en-US"/>
    </w:rPr>
  </w:style>
  <w:style w:type="character" w:customStyle="1" w:styleId="AbstractTitleChar">
    <w:name w:val="Abstract Title Char"/>
    <w:basedOn w:val="DefaultParagraphFont"/>
    <w:link w:val="AbstractTitle"/>
    <w:rsid w:val="00A475F6"/>
    <w:rPr>
      <w:rFonts w:ascii="Arial Black" w:hAnsi="Arial Black" w:cs="Times New Roman"/>
      <w:b/>
      <w:sz w:val="36"/>
      <w:szCs w:val="36"/>
    </w:rPr>
  </w:style>
  <w:style w:type="paragraph" w:styleId="FootnoteText">
    <w:name w:val="footnote text"/>
    <w:basedOn w:val="Normal"/>
    <w:link w:val="FootnoteTextChar"/>
    <w:uiPriority w:val="99"/>
    <w:semiHidden/>
    <w:unhideWhenUsed/>
    <w:rsid w:val="00670F3A"/>
    <w:pPr>
      <w:spacing w:after="0" w:line="240" w:lineRule="auto"/>
      <w:ind w:firstLine="0"/>
    </w:pPr>
    <w:rPr>
      <w:sz w:val="20"/>
      <w:szCs w:val="20"/>
    </w:rPr>
  </w:style>
  <w:style w:type="character" w:customStyle="1" w:styleId="FootnoteTextChar">
    <w:name w:val="Footnote Text Char"/>
    <w:basedOn w:val="DefaultParagraphFont"/>
    <w:link w:val="FootnoteText"/>
    <w:uiPriority w:val="99"/>
    <w:semiHidden/>
    <w:rsid w:val="00670F3A"/>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475F6"/>
    <w:rPr>
      <w:vertAlign w:val="superscript"/>
    </w:rPr>
  </w:style>
  <w:style w:type="paragraph" w:styleId="Index1">
    <w:name w:val="index 1"/>
    <w:basedOn w:val="Normal"/>
    <w:next w:val="Normal"/>
    <w:autoRedefine/>
    <w:uiPriority w:val="99"/>
    <w:semiHidden/>
    <w:unhideWhenUsed/>
    <w:rsid w:val="00EF3CF3"/>
    <w:pPr>
      <w:spacing w:after="0" w:line="240" w:lineRule="auto"/>
      <w:ind w:left="240" w:hanging="240"/>
    </w:pPr>
  </w:style>
  <w:style w:type="paragraph" w:styleId="TOC1">
    <w:name w:val="toc 1"/>
    <w:basedOn w:val="Normal"/>
    <w:next w:val="Normal"/>
    <w:autoRedefine/>
    <w:uiPriority w:val="39"/>
    <w:unhideWhenUsed/>
    <w:rsid w:val="000A5477"/>
    <w:pPr>
      <w:spacing w:before="240" w:after="0"/>
      <w:jc w:val="left"/>
    </w:pPr>
    <w:rPr>
      <w:rFonts w:asciiTheme="majorHAnsi" w:hAnsiTheme="majorHAnsi" w:cstheme="majorHAnsi"/>
      <w:b/>
      <w:bCs/>
      <w:caps/>
    </w:rPr>
  </w:style>
  <w:style w:type="paragraph" w:styleId="TOC2">
    <w:name w:val="toc 2"/>
    <w:basedOn w:val="Normal"/>
    <w:next w:val="Normal"/>
    <w:autoRedefine/>
    <w:uiPriority w:val="39"/>
    <w:unhideWhenUsed/>
    <w:rsid w:val="00670F3A"/>
    <w:pPr>
      <w:tabs>
        <w:tab w:val="left" w:pos="1440"/>
        <w:tab w:val="right" w:leader="dot" w:pos="8828"/>
      </w:tabs>
      <w:spacing w:after="0"/>
      <w:jc w:val="left"/>
    </w:pPr>
    <w:rPr>
      <w:rFonts w:asciiTheme="minorHAnsi" w:hAnsiTheme="minorHAnsi" w:cstheme="minorHAnsi"/>
      <w:b/>
      <w:bCs/>
      <w:sz w:val="20"/>
      <w:szCs w:val="20"/>
    </w:rPr>
  </w:style>
  <w:style w:type="character" w:styleId="Hyperlink">
    <w:name w:val="Hyperlink"/>
    <w:basedOn w:val="DefaultParagraphFont"/>
    <w:uiPriority w:val="99"/>
    <w:unhideWhenUsed/>
    <w:rsid w:val="00583A4E"/>
    <w:rPr>
      <w:color w:val="0563C1" w:themeColor="hyperlink"/>
      <w:u w:val="single"/>
    </w:rPr>
  </w:style>
  <w:style w:type="paragraph" w:styleId="TOC3">
    <w:name w:val="toc 3"/>
    <w:basedOn w:val="Normal"/>
    <w:next w:val="Normal"/>
    <w:autoRedefine/>
    <w:uiPriority w:val="39"/>
    <w:unhideWhenUsed/>
    <w:rsid w:val="00583A4E"/>
    <w:pPr>
      <w:spacing w:after="0"/>
      <w:ind w:left="24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583A4E"/>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583A4E"/>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583A4E"/>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583A4E"/>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583A4E"/>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583A4E"/>
    <w:pPr>
      <w:spacing w:after="0"/>
      <w:ind w:left="1680"/>
      <w:jc w:val="left"/>
    </w:pPr>
    <w:rPr>
      <w:rFonts w:asciiTheme="minorHAnsi" w:hAnsiTheme="minorHAnsi" w:cstheme="minorHAnsi"/>
      <w:sz w:val="20"/>
      <w:szCs w:val="20"/>
    </w:rPr>
  </w:style>
  <w:style w:type="paragraph" w:styleId="Index2">
    <w:name w:val="index 2"/>
    <w:basedOn w:val="Normal"/>
    <w:next w:val="Normal"/>
    <w:autoRedefine/>
    <w:uiPriority w:val="99"/>
    <w:semiHidden/>
    <w:unhideWhenUsed/>
    <w:rsid w:val="000A5477"/>
    <w:pPr>
      <w:spacing w:after="0" w:line="240" w:lineRule="auto"/>
      <w:ind w:left="480" w:hanging="240"/>
    </w:pPr>
  </w:style>
  <w:style w:type="character" w:customStyle="1" w:styleId="fig-b">
    <w:name w:val="fig-b"/>
    <w:basedOn w:val="DefaultParagraphFont"/>
    <w:rsid w:val="004A6A79"/>
  </w:style>
  <w:style w:type="character" w:customStyle="1" w:styleId="fig-q">
    <w:name w:val="fig-q"/>
    <w:basedOn w:val="DefaultParagraphFont"/>
    <w:rsid w:val="004A6A79"/>
  </w:style>
  <w:style w:type="character" w:customStyle="1" w:styleId="fig-k">
    <w:name w:val="fig-k"/>
    <w:basedOn w:val="DefaultParagraphFont"/>
    <w:rsid w:val="004A6A79"/>
  </w:style>
  <w:style w:type="character" w:customStyle="1" w:styleId="fig-n">
    <w:name w:val="fig-n"/>
    <w:basedOn w:val="DefaultParagraphFont"/>
    <w:rsid w:val="004A6A79"/>
  </w:style>
  <w:style w:type="character" w:customStyle="1" w:styleId="fig-r">
    <w:name w:val="fig-r"/>
    <w:basedOn w:val="DefaultParagraphFont"/>
    <w:rsid w:val="004A6A79"/>
  </w:style>
  <w:style w:type="table" w:styleId="TableGrid">
    <w:name w:val="Table Grid"/>
    <w:basedOn w:val="TableNormal"/>
    <w:uiPriority w:val="39"/>
    <w:rsid w:val="004A6A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udes">
    <w:name w:val="Ludes"/>
    <w:basedOn w:val="DefaultParagraphFont"/>
    <w:uiPriority w:val="1"/>
    <w:qFormat/>
    <w:rsid w:val="002A6E93"/>
    <w:rPr>
      <w:rFonts w:ascii="Circo" w:hAnsi="Circo"/>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380110">
      <w:bodyDiv w:val="1"/>
      <w:marLeft w:val="0"/>
      <w:marRight w:val="0"/>
      <w:marTop w:val="0"/>
      <w:marBottom w:val="0"/>
      <w:divBdr>
        <w:top w:val="none" w:sz="0" w:space="0" w:color="auto"/>
        <w:left w:val="none" w:sz="0" w:space="0" w:color="auto"/>
        <w:bottom w:val="none" w:sz="0" w:space="0" w:color="auto"/>
        <w:right w:val="none" w:sz="0" w:space="0" w:color="auto"/>
      </w:divBdr>
    </w:div>
    <w:div w:id="20119858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flickr.com/photos/larrison/14406319797/in/gallery-93397741@N06-72157646775628069/" TargetMode="External"/><Relationship Id="rId1" Type="http://schemas.openxmlformats.org/officeDocument/2006/relationships/hyperlink" Target="https://www.flickr.com/photos/shyald/409601105/in/gallery-93397741@N06-721576467756280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A754B5-9998-4B22-BC3E-5F37AF375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1</Pages>
  <Words>19662</Words>
  <Characters>112076</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o Xexéo</dc:creator>
  <cp:lastModifiedBy>Geraldo Xexéo</cp:lastModifiedBy>
  <cp:revision>6</cp:revision>
  <cp:lastPrinted>2017-05-09T17:24:00Z</cp:lastPrinted>
  <dcterms:created xsi:type="dcterms:W3CDTF">2017-05-09T17:24:00Z</dcterms:created>
  <dcterms:modified xsi:type="dcterms:W3CDTF">2018-05-08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UiTET3Uc"/&gt;&lt;style id="http://www.zotero.org/styles/associacao-brasileira-de-normas-tecnicas-ufrgs" hasBibliography="1" bibliographyStyleHasBeenSet="1"/&gt;&lt;prefs&gt;&lt;pref name="fieldType" value="Fie</vt:lpwstr>
  </property>
  <property fmtid="{D5CDD505-2E9C-101B-9397-08002B2CF9AE}" pid="3" name="ZOTERO_PREF_2">
    <vt:lpwstr>ld"/&gt;&lt;pref name="storeReferences" value="true"/&gt;&lt;pref name="automaticJournalAbbreviations" value=""/&gt;&lt;pref name="noteType" value=""/&gt;&lt;/prefs&gt;&lt;/data&gt;</vt:lpwstr>
  </property>
</Properties>
</file>